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7CFE299B" w:rsidR="006E4797" w:rsidRDefault="00551D82">
      <w:pPr>
        <w:pBdr>
          <w:top w:val="nil"/>
          <w:left w:val="nil"/>
          <w:bottom w:val="nil"/>
          <w:right w:val="nil"/>
          <w:between w:val="nil"/>
        </w:pBdr>
        <w:rPr>
          <w:color w:val="000000"/>
        </w:rPr>
      </w:pPr>
      <w:r>
        <w:rPr>
          <w:b/>
          <w:color w:val="000000"/>
        </w:rPr>
        <w:t>TITLE:</w:t>
      </w:r>
      <w:r>
        <w:rPr>
          <w:color w:val="000000"/>
        </w:rPr>
        <w:t xml:space="preserve"> </w:t>
      </w:r>
    </w:p>
    <w:p w14:paraId="246B1E4C" w14:textId="43D06751" w:rsidR="00780699" w:rsidRPr="00A851D5" w:rsidRDefault="00C90715">
      <w:r w:rsidRPr="00C90715">
        <w:t xml:space="preserve">Design and </w:t>
      </w:r>
      <w:r w:rsidR="00880AF7">
        <w:t>D</w:t>
      </w:r>
      <w:r w:rsidRPr="00C90715">
        <w:t xml:space="preserve">evelopment of a </w:t>
      </w:r>
      <w:r w:rsidR="00880AF7">
        <w:t>M</w:t>
      </w:r>
      <w:r w:rsidRPr="00C90715">
        <w:t xml:space="preserve">odel to </w:t>
      </w:r>
      <w:r w:rsidR="00880AF7">
        <w:t>S</w:t>
      </w:r>
      <w:r w:rsidRPr="00C90715">
        <w:t xml:space="preserve">tudy the </w:t>
      </w:r>
      <w:r w:rsidR="00880AF7">
        <w:t>E</w:t>
      </w:r>
      <w:r w:rsidRPr="00C90715">
        <w:t xml:space="preserve">ffect of </w:t>
      </w:r>
      <w:r w:rsidR="00880AF7">
        <w:t>S</w:t>
      </w:r>
      <w:r w:rsidRPr="00C90715">
        <w:t xml:space="preserve">upplemental </w:t>
      </w:r>
      <w:r w:rsidR="00880AF7">
        <w:t>O</w:t>
      </w:r>
      <w:r w:rsidRPr="00C90715">
        <w:t xml:space="preserve">xygen on the </w:t>
      </w:r>
      <w:r w:rsidR="00880AF7">
        <w:t>C</w:t>
      </w:r>
      <w:r w:rsidRPr="00C90715">
        <w:t xml:space="preserve">ystic </w:t>
      </w:r>
      <w:r w:rsidR="00880AF7">
        <w:t>F</w:t>
      </w:r>
      <w:r w:rsidRPr="00C90715">
        <w:t xml:space="preserve">ibrosis </w:t>
      </w:r>
      <w:r w:rsidR="00880AF7">
        <w:t>A</w:t>
      </w:r>
      <w:r w:rsidR="001C2657">
        <w:t>irway</w:t>
      </w:r>
      <w:r w:rsidRPr="00C90715">
        <w:t xml:space="preserve"> </w:t>
      </w:r>
      <w:r w:rsidR="00880AF7">
        <w:t>M</w:t>
      </w:r>
      <w:r w:rsidRPr="00C90715">
        <w:t>icrobiome</w:t>
      </w:r>
    </w:p>
    <w:p w14:paraId="06C0C87E" w14:textId="77777777" w:rsidR="006E4797" w:rsidRDefault="006E4797">
      <w:pPr>
        <w:rPr>
          <w:b/>
        </w:rPr>
      </w:pPr>
    </w:p>
    <w:p w14:paraId="2CD8481E" w14:textId="0ABD5AB3" w:rsidR="006E4797" w:rsidRDefault="00551D82">
      <w:pPr>
        <w:rPr>
          <w:color w:val="808080"/>
        </w:rPr>
      </w:pPr>
      <w:r>
        <w:rPr>
          <w:b/>
        </w:rPr>
        <w:t>AUTHORS AND AFFILIATIONS:</w:t>
      </w:r>
    </w:p>
    <w:p w14:paraId="29522432" w14:textId="3C531DA3" w:rsidR="00880AF7" w:rsidRDefault="0064376E" w:rsidP="00880AF7">
      <w:r>
        <w:t>Jacob Vieira</w:t>
      </w:r>
      <w:r w:rsidR="00880AF7" w:rsidRPr="00F002B7">
        <w:rPr>
          <w:vertAlign w:val="superscript"/>
        </w:rPr>
        <w:t>1</w:t>
      </w:r>
      <w:r w:rsidR="004E740D">
        <w:t xml:space="preserve">, </w:t>
      </w:r>
      <w:r w:rsidR="00880AF7">
        <w:t>Tara Gallagher</w:t>
      </w:r>
      <w:r w:rsidR="00880AF7" w:rsidRPr="00F002B7">
        <w:rPr>
          <w:vertAlign w:val="superscript"/>
        </w:rPr>
        <w:t>2</w:t>
      </w:r>
      <w:r w:rsidR="00880AF7">
        <w:t>, Hui-Yu Sui</w:t>
      </w:r>
      <w:r w:rsidR="00880AF7" w:rsidRPr="00F002B7">
        <w:rPr>
          <w:vertAlign w:val="superscript"/>
        </w:rPr>
        <w:t>1</w:t>
      </w:r>
      <w:r w:rsidR="00880AF7">
        <w:t xml:space="preserve">, </w:t>
      </w:r>
      <w:proofErr w:type="spellStart"/>
      <w:r w:rsidR="00880AF7">
        <w:t>Sirus</w:t>
      </w:r>
      <w:proofErr w:type="spellEnd"/>
      <w:r w:rsidR="00880AF7">
        <w:t xml:space="preserve"> Jesudasen</w:t>
      </w:r>
      <w:r w:rsidR="00880AF7" w:rsidRPr="00F002B7">
        <w:rPr>
          <w:vertAlign w:val="superscript"/>
        </w:rPr>
        <w:t>3</w:t>
      </w:r>
      <w:r w:rsidR="00880AF7">
        <w:t>, Katrine Whiteson</w:t>
      </w:r>
      <w:r w:rsidR="00880AF7" w:rsidRPr="00F002B7">
        <w:rPr>
          <w:vertAlign w:val="superscript"/>
        </w:rPr>
        <w:t>2</w:t>
      </w:r>
      <w:r w:rsidR="00880AF7">
        <w:t>, George A. O’Toole</w:t>
      </w:r>
      <w:r w:rsidR="00F002B7" w:rsidRPr="00F002B7">
        <w:rPr>
          <w:vertAlign w:val="superscript"/>
        </w:rPr>
        <w:t>4</w:t>
      </w:r>
      <w:r w:rsidR="00880AF7">
        <w:t>, Kurt Hanselmann</w:t>
      </w:r>
      <w:r w:rsidR="00F002B7" w:rsidRPr="00F002B7">
        <w:rPr>
          <w:vertAlign w:val="superscript"/>
        </w:rPr>
        <w:t>5</w:t>
      </w:r>
      <w:r w:rsidR="00880AF7">
        <w:t>, Peggy S. Lai</w:t>
      </w:r>
      <w:r w:rsidR="00F002B7" w:rsidRPr="00F002B7">
        <w:rPr>
          <w:vertAlign w:val="superscript"/>
        </w:rPr>
        <w:t>1*</w:t>
      </w:r>
    </w:p>
    <w:p w14:paraId="7406167F" w14:textId="6A256B28" w:rsidR="00880AF7" w:rsidRDefault="00880AF7" w:rsidP="008C65C1"/>
    <w:p w14:paraId="388CDA23" w14:textId="507CF085" w:rsidR="00880AF7" w:rsidRDefault="00880AF7" w:rsidP="008C65C1">
      <w:r w:rsidRPr="00880AF7">
        <w:rPr>
          <w:vertAlign w:val="superscript"/>
        </w:rPr>
        <w:t>1</w:t>
      </w:r>
      <w:r>
        <w:t>Division of Pulmonary and Critical Care Medicine, Massachusetts General Hospital, Boston, Massachusetts, USA</w:t>
      </w:r>
    </w:p>
    <w:p w14:paraId="6423F947" w14:textId="450BBDAF" w:rsidR="00880AF7" w:rsidRDefault="00880AF7" w:rsidP="00880AF7">
      <w:r w:rsidRPr="00880AF7">
        <w:rPr>
          <w:vertAlign w:val="superscript"/>
        </w:rPr>
        <w:t>2</w:t>
      </w:r>
      <w:r>
        <w:t xml:space="preserve">Department of </w:t>
      </w:r>
      <w:r w:rsidRPr="008C65C1">
        <w:t>Molecular Biology &amp; Biochemistry</w:t>
      </w:r>
      <w:r>
        <w:t>, University of California, Irvine, California, USA</w:t>
      </w:r>
    </w:p>
    <w:p w14:paraId="68DD7B14" w14:textId="2C50EBFD" w:rsidR="00880AF7" w:rsidRDefault="00880AF7" w:rsidP="00880AF7">
      <w:r w:rsidRPr="00880AF7">
        <w:rPr>
          <w:vertAlign w:val="superscript"/>
        </w:rPr>
        <w:t>3</w:t>
      </w:r>
      <w:r>
        <w:t>Department of Medicine, Massachusetts General Hospital, Boston, Massachusetts, USA</w:t>
      </w:r>
    </w:p>
    <w:p w14:paraId="377A26B9" w14:textId="45D217AB" w:rsidR="00880AF7" w:rsidRDefault="00880AF7" w:rsidP="00880AF7">
      <w:r w:rsidRPr="00880AF7">
        <w:rPr>
          <w:vertAlign w:val="superscript"/>
        </w:rPr>
        <w:t>4</w:t>
      </w:r>
      <w:r>
        <w:t>Department of Microbiology &amp; Immunology, Geisel School of Medicine at Dartmouth, Hanover, New Hampshire, USA</w:t>
      </w:r>
    </w:p>
    <w:p w14:paraId="27E2CF6B" w14:textId="7D5AEB7B" w:rsidR="00880AF7" w:rsidRDefault="00880AF7" w:rsidP="00880AF7">
      <w:r w:rsidRPr="00880AF7">
        <w:rPr>
          <w:vertAlign w:val="superscript"/>
        </w:rPr>
        <w:t>5</w:t>
      </w:r>
      <w:r w:rsidRPr="000556AA">
        <w:t xml:space="preserve">Swiss </w:t>
      </w:r>
      <w:proofErr w:type="spellStart"/>
      <w:r w:rsidRPr="000556AA">
        <w:t>i</w:t>
      </w:r>
      <w:proofErr w:type="spellEnd"/>
      <w:r w:rsidRPr="000556AA">
        <w:t>-research and teaching institute,</w:t>
      </w:r>
      <w:r>
        <w:t xml:space="preserve"> </w:t>
      </w:r>
      <w:r w:rsidRPr="000556AA">
        <w:t>Zürich, Switzerland</w:t>
      </w:r>
    </w:p>
    <w:p w14:paraId="6796962E" w14:textId="54AFCD7B" w:rsidR="00880AF7" w:rsidRDefault="00880AF7" w:rsidP="008C65C1"/>
    <w:p w14:paraId="776AC2DE" w14:textId="08AEC92D" w:rsidR="00880AF7" w:rsidRDefault="00880AF7" w:rsidP="008C65C1">
      <w:r>
        <w:t>Email addresses of co-authors:</w:t>
      </w:r>
    </w:p>
    <w:p w14:paraId="762722A2" w14:textId="72CF9B5B" w:rsidR="00880AF7" w:rsidRDefault="00880AF7" w:rsidP="00880AF7">
      <w:r>
        <w:t>Jacob Vieira</w:t>
      </w:r>
      <w:r>
        <w:tab/>
      </w:r>
      <w:r>
        <w:tab/>
        <w:t>(</w:t>
      </w:r>
      <w:r w:rsidRPr="00894410">
        <w:t>JMVIEIRA@mgh.harvard.edu</w:t>
      </w:r>
      <w:r>
        <w:t>)</w:t>
      </w:r>
    </w:p>
    <w:p w14:paraId="21E5B741" w14:textId="179E25BF" w:rsidR="00880AF7" w:rsidRDefault="00880AF7" w:rsidP="00880AF7">
      <w:r>
        <w:t>Tara Gallagher</w:t>
      </w:r>
      <w:r>
        <w:tab/>
      </w:r>
      <w:r>
        <w:tab/>
        <w:t>(</w:t>
      </w:r>
      <w:r w:rsidRPr="00587E2B">
        <w:t>trgllghr@gmail.com</w:t>
      </w:r>
      <w:r>
        <w:t>)</w:t>
      </w:r>
    </w:p>
    <w:p w14:paraId="582FF282" w14:textId="4EF00C70" w:rsidR="00880AF7" w:rsidRDefault="00880AF7" w:rsidP="00880AF7">
      <w:r>
        <w:t xml:space="preserve">Hui-Yu Sui </w:t>
      </w:r>
      <w:r>
        <w:tab/>
      </w:r>
      <w:r>
        <w:tab/>
        <w:t>(</w:t>
      </w:r>
      <w:r w:rsidRPr="00894410">
        <w:t>HSUI@mgh.harvard.edu</w:t>
      </w:r>
      <w:r>
        <w:t>)</w:t>
      </w:r>
    </w:p>
    <w:p w14:paraId="627DD444" w14:textId="1E280146" w:rsidR="00880AF7" w:rsidRDefault="00880AF7" w:rsidP="00880AF7">
      <w:proofErr w:type="spellStart"/>
      <w:r>
        <w:t>Sirus</w:t>
      </w:r>
      <w:proofErr w:type="spellEnd"/>
      <w:r>
        <w:t xml:space="preserve"> </w:t>
      </w:r>
      <w:proofErr w:type="spellStart"/>
      <w:r>
        <w:t>Jesudasen</w:t>
      </w:r>
      <w:proofErr w:type="spellEnd"/>
      <w:r>
        <w:tab/>
        <w:t>(</w:t>
      </w:r>
      <w:r w:rsidRPr="00894410">
        <w:t>SJESUDASEN@mgh.harvard.edu</w:t>
      </w:r>
      <w:r>
        <w:t>)</w:t>
      </w:r>
    </w:p>
    <w:p w14:paraId="70D51243" w14:textId="313F47A4" w:rsidR="00880AF7" w:rsidRDefault="00880AF7" w:rsidP="00880AF7">
      <w:r>
        <w:t xml:space="preserve">Katrine </w:t>
      </w:r>
      <w:proofErr w:type="spellStart"/>
      <w:r>
        <w:t>Whiteson</w:t>
      </w:r>
      <w:proofErr w:type="spellEnd"/>
      <w:r>
        <w:t xml:space="preserve"> </w:t>
      </w:r>
      <w:r>
        <w:tab/>
        <w:t>(</w:t>
      </w:r>
      <w:r w:rsidRPr="00894410">
        <w:t>katrine@uci.edu</w:t>
      </w:r>
      <w:r>
        <w:t>)</w:t>
      </w:r>
    </w:p>
    <w:p w14:paraId="55A1AA8A" w14:textId="567946B8" w:rsidR="00880AF7" w:rsidRDefault="00880AF7" w:rsidP="00880AF7">
      <w:r>
        <w:t>George A. O’Toole</w:t>
      </w:r>
      <w:r>
        <w:tab/>
        <w:t>(georgeo</w:t>
      </w:r>
      <w:r w:rsidRPr="008C65C1">
        <w:t>@dartmouth.edu</w:t>
      </w:r>
      <w:r>
        <w:t>)</w:t>
      </w:r>
    </w:p>
    <w:p w14:paraId="7E9D33D8" w14:textId="658B6818" w:rsidR="00880AF7" w:rsidRDefault="00880AF7" w:rsidP="00880AF7">
      <w:r>
        <w:t xml:space="preserve">Kurt </w:t>
      </w:r>
      <w:proofErr w:type="spellStart"/>
      <w:r>
        <w:t>Hanselmann</w:t>
      </w:r>
      <w:proofErr w:type="spellEnd"/>
      <w:r>
        <w:t xml:space="preserve"> </w:t>
      </w:r>
      <w:r>
        <w:tab/>
        <w:t>(</w:t>
      </w:r>
      <w:r w:rsidRPr="00301B6A">
        <w:t>kurthanselmann9@gmail.com</w:t>
      </w:r>
      <w:r>
        <w:t>)</w:t>
      </w:r>
    </w:p>
    <w:p w14:paraId="236A53E1" w14:textId="60A5DD60" w:rsidR="00880AF7" w:rsidRDefault="00880AF7" w:rsidP="00880AF7">
      <w:pPr>
        <w:rPr>
          <w:rStyle w:val="Hyperlink"/>
          <w:color w:val="auto"/>
          <w:u w:val="none"/>
        </w:rPr>
      </w:pPr>
      <w:r>
        <w:t>Peggy S. Lai</w:t>
      </w:r>
      <w:r>
        <w:tab/>
      </w:r>
      <w:r>
        <w:tab/>
        <w:t>(</w:t>
      </w:r>
      <w:hyperlink r:id="rId7" w:history="1">
        <w:r w:rsidRPr="00880AF7">
          <w:rPr>
            <w:rStyle w:val="Hyperlink"/>
            <w:color w:val="auto"/>
            <w:u w:val="none"/>
          </w:rPr>
          <w:t>plai@mgh.harvard.edu</w:t>
        </w:r>
      </w:hyperlink>
      <w:r>
        <w:t>)</w:t>
      </w:r>
    </w:p>
    <w:p w14:paraId="151E2266" w14:textId="55BA1F46" w:rsidR="00ED324F" w:rsidRDefault="00ED324F">
      <w:pPr>
        <w:rPr>
          <w:rStyle w:val="Hyperlink"/>
          <w:color w:val="auto"/>
          <w:u w:val="none"/>
        </w:rPr>
      </w:pPr>
    </w:p>
    <w:p w14:paraId="604E9612" w14:textId="7B96C7CD" w:rsidR="00ED324F" w:rsidRPr="00900FF2" w:rsidRDefault="00ED324F">
      <w:pPr>
        <w:rPr>
          <w:color w:val="0000FF" w:themeColor="hyperlink"/>
          <w:u w:val="single"/>
        </w:rPr>
      </w:pPr>
      <w:r>
        <w:rPr>
          <w:rStyle w:val="Hyperlink"/>
          <w:color w:val="auto"/>
          <w:u w:val="none"/>
        </w:rPr>
        <w:t>*Corresponding author</w:t>
      </w:r>
    </w:p>
    <w:p w14:paraId="0BE5383F" w14:textId="77777777" w:rsidR="00880AF7" w:rsidRDefault="00880AF7" w:rsidP="00880AF7">
      <w:pPr>
        <w:rPr>
          <w:rStyle w:val="Hyperlink"/>
          <w:color w:val="auto"/>
          <w:u w:val="none"/>
        </w:rPr>
      </w:pPr>
      <w:r>
        <w:t>Peggy S. Lai</w:t>
      </w:r>
      <w:r>
        <w:tab/>
      </w:r>
      <w:r>
        <w:tab/>
        <w:t>(</w:t>
      </w:r>
      <w:hyperlink r:id="rId8" w:history="1">
        <w:r w:rsidRPr="00880AF7">
          <w:rPr>
            <w:rStyle w:val="Hyperlink"/>
            <w:color w:val="auto"/>
            <w:u w:val="none"/>
          </w:rPr>
          <w:t>plai@mgh.harvard.edu</w:t>
        </w:r>
      </w:hyperlink>
      <w:r>
        <w:t>)</w:t>
      </w:r>
    </w:p>
    <w:p w14:paraId="1976DE46" w14:textId="77777777" w:rsidR="006E4797" w:rsidRDefault="006E4797">
      <w:pPr>
        <w:rPr>
          <w:color w:val="808080"/>
        </w:rPr>
      </w:pPr>
    </w:p>
    <w:p w14:paraId="0039DB42" w14:textId="4A325EA8" w:rsidR="006E4797" w:rsidRDefault="00551D82">
      <w:pPr>
        <w:pBdr>
          <w:top w:val="nil"/>
          <w:left w:val="nil"/>
          <w:bottom w:val="nil"/>
          <w:right w:val="nil"/>
          <w:between w:val="nil"/>
        </w:pBdr>
        <w:rPr>
          <w:color w:val="000000"/>
        </w:rPr>
      </w:pPr>
      <w:r>
        <w:rPr>
          <w:b/>
          <w:color w:val="000000"/>
        </w:rPr>
        <w:t>KEYWORDS:</w:t>
      </w:r>
      <w:r>
        <w:rPr>
          <w:color w:val="000000"/>
        </w:rPr>
        <w:t xml:space="preserve"> </w:t>
      </w:r>
    </w:p>
    <w:p w14:paraId="4E651A1E" w14:textId="3F4A2A0F" w:rsidR="00076476" w:rsidRDefault="00076476" w:rsidP="00BC1020">
      <w:r>
        <w:t>artificial sputum medi</w:t>
      </w:r>
      <w:r w:rsidR="001B2193">
        <w:t>um</w:t>
      </w:r>
      <w:r>
        <w:t xml:space="preserve">, culture, </w:t>
      </w:r>
      <w:r w:rsidR="003E10D3">
        <w:t xml:space="preserve">people with </w:t>
      </w:r>
      <w:r w:rsidR="00412EED">
        <w:t>cystic fibrosis</w:t>
      </w:r>
      <w:r w:rsidR="00E17771">
        <w:t xml:space="preserve"> (</w:t>
      </w:r>
      <w:proofErr w:type="spellStart"/>
      <w:r w:rsidR="003E10D3">
        <w:t>pw</w:t>
      </w:r>
      <w:r w:rsidR="00E17771">
        <w:t>CF</w:t>
      </w:r>
      <w:proofErr w:type="spellEnd"/>
      <w:r w:rsidR="00E17771">
        <w:t>)</w:t>
      </w:r>
      <w:r w:rsidR="00412EED">
        <w:t xml:space="preserve">, </w:t>
      </w:r>
      <w:r w:rsidR="00E04590">
        <w:t xml:space="preserve">hyperoxia, </w:t>
      </w:r>
      <w:r>
        <w:t>metagenomics sequencing,</w:t>
      </w:r>
      <w:r w:rsidR="00E04590">
        <w:t xml:space="preserve"> </w:t>
      </w:r>
      <w:r w:rsidR="003E10D3">
        <w:t xml:space="preserve">airway </w:t>
      </w:r>
      <w:r w:rsidR="00E04590">
        <w:t>microbiome</w:t>
      </w:r>
    </w:p>
    <w:p w14:paraId="0515A166" w14:textId="29DD6F6B" w:rsidR="00E034F5" w:rsidRDefault="00E034F5" w:rsidP="00BC1020"/>
    <w:p w14:paraId="60F3B8D4" w14:textId="71602819" w:rsidR="006E4797" w:rsidRDefault="00551D82">
      <w:r>
        <w:rPr>
          <w:b/>
        </w:rPr>
        <w:t>SUMMARY:</w:t>
      </w:r>
    </w:p>
    <w:p w14:paraId="2384947B" w14:textId="0BCE7DE2" w:rsidR="00983FAD" w:rsidRPr="00834AE2" w:rsidRDefault="00843331" w:rsidP="00983FAD">
      <w:r>
        <w:t>The goal of this protocol is to develop</w:t>
      </w:r>
      <w:r w:rsidR="00817A78">
        <w:t xml:space="preserve"> a model system</w:t>
      </w:r>
      <w:r w:rsidR="00970821">
        <w:t xml:space="preserve"> </w:t>
      </w:r>
      <w:r>
        <w:t>for the effect of hyperoxia</w:t>
      </w:r>
      <w:r w:rsidR="00970821">
        <w:t xml:space="preserve"> on cystic fibrosis </w:t>
      </w:r>
      <w:r w:rsidR="006B3DE2">
        <w:t xml:space="preserve">airway </w:t>
      </w:r>
      <w:r w:rsidR="00970821">
        <w:t>microbial communities.</w:t>
      </w:r>
      <w:r w:rsidR="00A778E9">
        <w:t xml:space="preserve">  </w:t>
      </w:r>
      <w:r w:rsidR="00FE235D">
        <w:t xml:space="preserve">Artificial sputum medium emulates the composition of sputum, and </w:t>
      </w:r>
      <w:proofErr w:type="spellStart"/>
      <w:r w:rsidR="00656BDF">
        <w:t>hyperoxic</w:t>
      </w:r>
      <w:proofErr w:type="spellEnd"/>
      <w:r w:rsidR="00656BDF">
        <w:t xml:space="preserve"> culture conditions model the</w:t>
      </w:r>
      <w:r w:rsidR="00587E2B">
        <w:t xml:space="preserve"> effects of supplemental oxygen on </w:t>
      </w:r>
      <w:r w:rsidR="004F1B8F">
        <w:t xml:space="preserve">lung </w:t>
      </w:r>
      <w:r w:rsidR="00587E2B">
        <w:t>microbial communities</w:t>
      </w:r>
      <w:r w:rsidR="00656BDF">
        <w:t>.</w:t>
      </w:r>
    </w:p>
    <w:p w14:paraId="74EFC8D7" w14:textId="77777777" w:rsidR="006E4797" w:rsidRDefault="006E4797"/>
    <w:p w14:paraId="2DF8E628" w14:textId="7392F7FD" w:rsidR="006E4797" w:rsidRDefault="00551D82">
      <w:pPr>
        <w:rPr>
          <w:color w:val="808080"/>
        </w:rPr>
      </w:pPr>
      <w:r>
        <w:rPr>
          <w:b/>
        </w:rPr>
        <w:t>ABSTRACT:</w:t>
      </w:r>
    </w:p>
    <w:p w14:paraId="23DCAF2D" w14:textId="24494B76" w:rsidR="00577276" w:rsidRPr="00577276" w:rsidRDefault="006B3DE2" w:rsidP="00577276">
      <w:r>
        <w:t>Airway</w:t>
      </w:r>
      <w:r w:rsidRPr="00577276">
        <w:t xml:space="preserve"> </w:t>
      </w:r>
      <w:r w:rsidR="00577276" w:rsidRPr="00577276">
        <w:t xml:space="preserve">microbial communities </w:t>
      </w:r>
      <w:r w:rsidR="004710D0">
        <w:t xml:space="preserve">are thought to </w:t>
      </w:r>
      <w:r w:rsidR="00577276" w:rsidRPr="00577276">
        <w:t xml:space="preserve">play an </w:t>
      </w:r>
      <w:r w:rsidR="004710D0">
        <w:t>important</w:t>
      </w:r>
      <w:r w:rsidR="00577276" w:rsidRPr="00577276">
        <w:t xml:space="preserve"> role in the progression of cystic fibrosis</w:t>
      </w:r>
      <w:r w:rsidR="00E17771">
        <w:t xml:space="preserve"> (CF)</w:t>
      </w:r>
      <w:r w:rsidR="00577276" w:rsidRPr="00577276">
        <w:t xml:space="preserve"> and other chronic pulmonary diseases.  </w:t>
      </w:r>
      <w:r w:rsidR="004710D0" w:rsidRPr="004710D0">
        <w:t xml:space="preserve">Microbes have traditionally been classified based on their ability to </w:t>
      </w:r>
      <w:r w:rsidR="00D95534">
        <w:t xml:space="preserve">use or </w:t>
      </w:r>
      <w:r w:rsidR="004710D0" w:rsidRPr="004710D0">
        <w:t>tolerate oxygen.</w:t>
      </w:r>
      <w:r w:rsidR="00FA12E7">
        <w:t xml:space="preserve">  S</w:t>
      </w:r>
      <w:r w:rsidR="00A14DE1">
        <w:t xml:space="preserve">upplemental </w:t>
      </w:r>
      <w:r w:rsidR="004710D0">
        <w:t xml:space="preserve">oxygen is a common medical therapy administered to </w:t>
      </w:r>
      <w:r w:rsidR="003E10D3">
        <w:t xml:space="preserve">people </w:t>
      </w:r>
      <w:r w:rsidR="00E633E7">
        <w:t>with cystic fibrosis</w:t>
      </w:r>
      <w:r w:rsidR="003E10D3">
        <w:t xml:space="preserve"> (</w:t>
      </w:r>
      <w:proofErr w:type="spellStart"/>
      <w:r w:rsidR="003E10D3">
        <w:t>pwCF</w:t>
      </w:r>
      <w:proofErr w:type="spellEnd"/>
      <w:r w:rsidR="00A13CC9">
        <w:t xml:space="preserve">); </w:t>
      </w:r>
      <w:r w:rsidR="003569C8">
        <w:t>however</w:t>
      </w:r>
      <w:r w:rsidR="00A13CC9">
        <w:t>,</w:t>
      </w:r>
      <w:r w:rsidR="003569C8">
        <w:t xml:space="preserve"> </w:t>
      </w:r>
      <w:r w:rsidR="004710D0">
        <w:t xml:space="preserve">existing studies on </w:t>
      </w:r>
      <w:r w:rsidR="00D50858">
        <w:t xml:space="preserve">oxygen </w:t>
      </w:r>
      <w:r w:rsidR="00D50858">
        <w:lastRenderedPageBreak/>
        <w:t xml:space="preserve">and </w:t>
      </w:r>
      <w:r w:rsidR="004710D0">
        <w:t xml:space="preserve">the </w:t>
      </w:r>
      <w:r>
        <w:t xml:space="preserve">airway </w:t>
      </w:r>
      <w:r w:rsidR="004710D0">
        <w:t xml:space="preserve">microbiome have focused on how </w:t>
      </w:r>
      <w:r w:rsidR="004710D0" w:rsidRPr="004710D0">
        <w:t xml:space="preserve">hypoxia (low oxygen) </w:t>
      </w:r>
      <w:r w:rsidR="004710D0">
        <w:t>rather than hyperoxia (high oxygen) affects</w:t>
      </w:r>
      <w:r w:rsidR="00BC2431">
        <w:t xml:space="preserve"> the predominantly </w:t>
      </w:r>
      <w:r w:rsidR="00FE3C25">
        <w:t>aerobic and facultative anaerobic</w:t>
      </w:r>
      <w:r w:rsidR="004710D0" w:rsidRPr="004710D0">
        <w:t xml:space="preserve"> lung microb</w:t>
      </w:r>
      <w:r w:rsidR="00D50858">
        <w:t>ial communities</w:t>
      </w:r>
      <w:r w:rsidR="004710D0">
        <w:t xml:space="preserve">. To </w:t>
      </w:r>
      <w:r w:rsidR="004710D0" w:rsidRPr="004710D0">
        <w:t xml:space="preserve">address this critical knowledge gap, </w:t>
      </w:r>
      <w:r>
        <w:t>this</w:t>
      </w:r>
      <w:r w:rsidR="00843331">
        <w:t xml:space="preserve"> protocol</w:t>
      </w:r>
      <w:r w:rsidR="004710D0" w:rsidRPr="004710D0">
        <w:t xml:space="preserve"> </w:t>
      </w:r>
      <w:r w:rsidR="00C90715">
        <w:t xml:space="preserve">was developed using </w:t>
      </w:r>
      <w:r w:rsidR="00A13CC9">
        <w:t xml:space="preserve">an </w:t>
      </w:r>
      <w:r w:rsidR="004710D0">
        <w:t>artificial sputum medi</w:t>
      </w:r>
      <w:r w:rsidR="003569C8">
        <w:t>um</w:t>
      </w:r>
      <w:r w:rsidR="004710D0">
        <w:t xml:space="preserve"> </w:t>
      </w:r>
      <w:r w:rsidR="00C3659B">
        <w:t>t</w:t>
      </w:r>
      <w:r w:rsidR="00C90715">
        <w:t>hat</w:t>
      </w:r>
      <w:r w:rsidR="00C3659B">
        <w:t xml:space="preserve"> mimic</w:t>
      </w:r>
      <w:r w:rsidR="00C90715">
        <w:t>s</w:t>
      </w:r>
      <w:r w:rsidR="004710D0">
        <w:t xml:space="preserve"> the composition of sputum from </w:t>
      </w:r>
      <w:proofErr w:type="spellStart"/>
      <w:r w:rsidR="003E10D3">
        <w:t>pwCF</w:t>
      </w:r>
      <w:proofErr w:type="spellEnd"/>
      <w:r w:rsidR="004710D0">
        <w:t xml:space="preserve">. </w:t>
      </w:r>
      <w:r w:rsidR="00A13CC9">
        <w:t xml:space="preserve">The use </w:t>
      </w:r>
      <w:r w:rsidR="00A56405">
        <w:t>of filter sterilization</w:t>
      </w:r>
      <w:r w:rsidR="00587E2B">
        <w:t xml:space="preserve">, which yields a transparent </w:t>
      </w:r>
      <w:r w:rsidR="00B945B8">
        <w:t>medium, allows</w:t>
      </w:r>
      <w:r w:rsidR="00A56405">
        <w:t xml:space="preserve"> </w:t>
      </w:r>
      <w:r w:rsidR="00587E2B">
        <w:t>optical methods</w:t>
      </w:r>
      <w:r w:rsidR="007A60E2">
        <w:t xml:space="preserve"> to follow the growth of single</w:t>
      </w:r>
      <w:r w:rsidR="003E10D3">
        <w:t>-</w:t>
      </w:r>
      <w:r w:rsidR="007A60E2">
        <w:t>celled microbes in suspension cultures</w:t>
      </w:r>
      <w:r w:rsidR="00587E2B">
        <w:t xml:space="preserve">.  </w:t>
      </w:r>
      <w:r w:rsidR="004B1B57">
        <w:t xml:space="preserve">To create </w:t>
      </w:r>
      <w:proofErr w:type="spellStart"/>
      <w:r w:rsidR="004B1B57">
        <w:t>hyperoxic</w:t>
      </w:r>
      <w:proofErr w:type="spellEnd"/>
      <w:r w:rsidR="004B1B57">
        <w:t xml:space="preserve"> conditions, this model</w:t>
      </w:r>
      <w:r w:rsidR="004B1B57" w:rsidRPr="004710D0">
        <w:t xml:space="preserve"> system takes advantage of established anaerobic cultur</w:t>
      </w:r>
      <w:r w:rsidR="004B1B57">
        <w:t>ing techniques</w:t>
      </w:r>
      <w:r w:rsidR="004B1B57" w:rsidRPr="004710D0">
        <w:t xml:space="preserve"> </w:t>
      </w:r>
      <w:r w:rsidR="00A13CC9">
        <w:t>to study</w:t>
      </w:r>
      <w:r w:rsidR="004B1B57" w:rsidRPr="004710D0">
        <w:t xml:space="preserve"> </w:t>
      </w:r>
      <w:proofErr w:type="spellStart"/>
      <w:r w:rsidR="004B1B57" w:rsidRPr="004710D0">
        <w:t>hyperoxic</w:t>
      </w:r>
      <w:proofErr w:type="spellEnd"/>
      <w:r w:rsidR="004B1B57" w:rsidRPr="004710D0">
        <w:t xml:space="preserve"> conditions; </w:t>
      </w:r>
      <w:r w:rsidR="004B1B57" w:rsidRPr="007B73F3">
        <w:rPr>
          <w:iCs/>
        </w:rPr>
        <w:t>instead of removing oxygen, oxygen</w:t>
      </w:r>
      <w:r w:rsidR="004B1B57">
        <w:rPr>
          <w:iCs/>
        </w:rPr>
        <w:t xml:space="preserve"> is added to cultures by daily sparging of serum bottles with a mixture of compressed oxygen and air</w:t>
      </w:r>
      <w:r w:rsidR="004B1B57">
        <w:t xml:space="preserve">.  Sputum from 50 </w:t>
      </w:r>
      <w:proofErr w:type="spellStart"/>
      <w:r w:rsidR="00273815">
        <w:t>pwCF</w:t>
      </w:r>
      <w:proofErr w:type="spellEnd"/>
      <w:r w:rsidR="004B1B57">
        <w:t xml:space="preserve"> underwent daily sparging for a 72-h period to verify the ability of this model to maintain differential oxygen conditions. </w:t>
      </w:r>
      <w:r w:rsidR="00843331">
        <w:t xml:space="preserve">Shotgun metagenomic sequencing was </w:t>
      </w:r>
      <w:r w:rsidR="004B1B57">
        <w:t xml:space="preserve">performed on cultured and uncultured sputum samples from 11 </w:t>
      </w:r>
      <w:proofErr w:type="spellStart"/>
      <w:r w:rsidR="00273815">
        <w:t>pwCF</w:t>
      </w:r>
      <w:proofErr w:type="spellEnd"/>
      <w:r w:rsidR="00843331">
        <w:t xml:space="preserve"> to verify the ability of this medium to support the growth of commensal and pathogenic microbes commonly found in cystic fibrosis sputum. </w:t>
      </w:r>
      <w:r w:rsidR="004B1B57">
        <w:t xml:space="preserve">Growth curves </w:t>
      </w:r>
      <w:r w:rsidR="00D90B42">
        <w:t xml:space="preserve">were obtained from 112 isolates obtained from </w:t>
      </w:r>
      <w:proofErr w:type="spellStart"/>
      <w:r w:rsidR="00273815">
        <w:t>pwCF</w:t>
      </w:r>
      <w:proofErr w:type="spellEnd"/>
      <w:r w:rsidR="00D90B42">
        <w:t xml:space="preserve"> to </w:t>
      </w:r>
      <w:r w:rsidR="004B1B57">
        <w:t>verif</w:t>
      </w:r>
      <w:r w:rsidR="00D90B42">
        <w:t>y</w:t>
      </w:r>
      <w:r w:rsidR="004B1B57">
        <w:t xml:space="preserve"> the ability of</w:t>
      </w:r>
      <w:r w:rsidR="00D90B42">
        <w:t xml:space="preserve"> this artificial sputum medium</w:t>
      </w:r>
      <w:r w:rsidR="004B1B57">
        <w:t xml:space="preserve"> </w:t>
      </w:r>
      <w:r w:rsidR="00D90B42">
        <w:t xml:space="preserve">to support the growth of common cystic fibrosis pathogens. </w:t>
      </w:r>
      <w:r w:rsidR="00104846">
        <w:t xml:space="preserve">We find that this model </w:t>
      </w:r>
      <w:r w:rsidR="007A60E2">
        <w:t>can</w:t>
      </w:r>
      <w:r w:rsidR="00104846">
        <w:t xml:space="preserve"> culture a wide variety of </w:t>
      </w:r>
      <w:r w:rsidR="007A60E2">
        <w:t xml:space="preserve">pathogens and commensals in </w:t>
      </w:r>
      <w:r w:rsidR="00104846">
        <w:t>CF sputum</w:t>
      </w:r>
      <w:r w:rsidR="00C56EC9">
        <w:t>, recover</w:t>
      </w:r>
      <w:r w:rsidR="007A60E2">
        <w:t>s</w:t>
      </w:r>
      <w:r w:rsidR="00C56EC9">
        <w:t xml:space="preserve"> a community </w:t>
      </w:r>
      <w:r w:rsidR="00580E74">
        <w:t xml:space="preserve">highly similar to </w:t>
      </w:r>
      <w:r w:rsidR="007A60E2">
        <w:t>uncultured</w:t>
      </w:r>
      <w:r w:rsidR="00580E74">
        <w:t xml:space="preserve"> sputum under </w:t>
      </w:r>
      <w:proofErr w:type="spellStart"/>
      <w:r w:rsidR="00580E74">
        <w:t>normoxic</w:t>
      </w:r>
      <w:proofErr w:type="spellEnd"/>
      <w:r w:rsidR="00580E74">
        <w:t xml:space="preserve"> conditions, and </w:t>
      </w:r>
      <w:r w:rsidR="007A60E2">
        <w:t>creates different</w:t>
      </w:r>
      <w:r w:rsidR="00580E74">
        <w:t xml:space="preserve"> </w:t>
      </w:r>
      <w:r w:rsidR="007A60E2">
        <w:t>culture phenotypes under varying oxygen conditions</w:t>
      </w:r>
      <w:r w:rsidR="00104846">
        <w:t xml:space="preserve">.  </w:t>
      </w:r>
    </w:p>
    <w:p w14:paraId="2CF9CD54" w14:textId="73C5B8D1" w:rsidR="006E4797" w:rsidRDefault="006E4797"/>
    <w:p w14:paraId="0646E204" w14:textId="1CAB54C8" w:rsidR="006E4797" w:rsidRDefault="00551D82">
      <w:pPr>
        <w:rPr>
          <w:color w:val="808080"/>
        </w:rPr>
      </w:pPr>
      <w:r>
        <w:rPr>
          <w:b/>
        </w:rPr>
        <w:t>INTRODUCTION:</w:t>
      </w:r>
    </w:p>
    <w:p w14:paraId="4B7E2BFC" w14:textId="2AE0B3A1" w:rsidR="00395FC5" w:rsidRDefault="00395FC5" w:rsidP="00F002B7">
      <w:pPr>
        <w:rPr>
          <w:szCs w:val="22"/>
        </w:rPr>
      </w:pPr>
      <w:r w:rsidRPr="007B73F3">
        <w:rPr>
          <w:szCs w:val="22"/>
        </w:rPr>
        <w:t>Cystic fibrosis (CF) is a genetic disease characterized by an inability to clear thick mucus from the lungs, leading to repeated infections and progressive lung function decline that often results in the need for lung transplantation or death.</w:t>
      </w:r>
      <w:r w:rsidR="00B81FB0">
        <w:rPr>
          <w:szCs w:val="22"/>
        </w:rPr>
        <w:t xml:space="preserve">  </w:t>
      </w:r>
      <w:r w:rsidRPr="007B73F3">
        <w:rPr>
          <w:szCs w:val="22"/>
        </w:rPr>
        <w:t xml:space="preserve">The </w:t>
      </w:r>
      <w:r w:rsidR="00671430">
        <w:rPr>
          <w:szCs w:val="22"/>
        </w:rPr>
        <w:t>airway</w:t>
      </w:r>
      <w:r w:rsidRPr="007B73F3">
        <w:rPr>
          <w:szCs w:val="22"/>
        </w:rPr>
        <w:t xml:space="preserve"> microbiome </w:t>
      </w:r>
      <w:r w:rsidR="003E10D3">
        <w:rPr>
          <w:szCs w:val="22"/>
        </w:rPr>
        <w:t>of people with cystic fibrosis (</w:t>
      </w:r>
      <w:proofErr w:type="spellStart"/>
      <w:r w:rsidR="003E10D3">
        <w:rPr>
          <w:szCs w:val="22"/>
        </w:rPr>
        <w:t>pwCF</w:t>
      </w:r>
      <w:proofErr w:type="spellEnd"/>
      <w:r w:rsidR="003E10D3">
        <w:rPr>
          <w:szCs w:val="22"/>
        </w:rPr>
        <w:t xml:space="preserve">) </w:t>
      </w:r>
      <w:r w:rsidRPr="007B73F3">
        <w:rPr>
          <w:szCs w:val="22"/>
        </w:rPr>
        <w:t>appears to track disease activity</w:t>
      </w:r>
      <w:r w:rsidRPr="007B73F3">
        <w:rPr>
          <w:szCs w:val="22"/>
        </w:rPr>
        <w:fldChar w:fldCharType="begin">
          <w:fldData xml:space="preserve">PEVuZE5vdGU+PENpdGU+PEF1dGhvcj5DYXJtb2R5PC9BdXRob3I+PFllYXI+MjAxODwvWWVhcj48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==
</w:fldData>
        </w:fldChar>
      </w:r>
      <w:r w:rsidR="00843331">
        <w:rPr>
          <w:szCs w:val="22"/>
        </w:rPr>
        <w:instrText xml:space="preserve"> ADDIN EN.CITE </w:instrText>
      </w:r>
      <w:r w:rsidR="00843331">
        <w:rPr>
          <w:szCs w:val="22"/>
        </w:rPr>
        <w:fldChar w:fldCharType="begin">
          <w:fldData xml:space="preserve">PEVuZE5vdGU+PENpdGU+PEF1dGhvcj5DYXJtb2R5PC9BdXRob3I+PFllYXI+MjAxODwvWWVhcj48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==
</w:fldData>
        </w:fldChar>
      </w:r>
      <w:r w:rsidR="00843331">
        <w:rPr>
          <w:szCs w:val="22"/>
        </w:rPr>
        <w:instrText xml:space="preserve"> ADDIN EN.CITE.DATA </w:instrText>
      </w:r>
      <w:r w:rsidR="00843331">
        <w:rPr>
          <w:szCs w:val="22"/>
        </w:rPr>
      </w:r>
      <w:r w:rsidR="00843331">
        <w:rPr>
          <w:szCs w:val="22"/>
        </w:rPr>
        <w:fldChar w:fldCharType="end"/>
      </w:r>
      <w:r w:rsidRPr="007B73F3">
        <w:rPr>
          <w:szCs w:val="22"/>
        </w:rPr>
      </w:r>
      <w:r w:rsidRPr="007B73F3">
        <w:rPr>
          <w:szCs w:val="22"/>
        </w:rPr>
        <w:fldChar w:fldCharType="separate"/>
      </w:r>
      <w:r w:rsidR="00843331" w:rsidRPr="00843331">
        <w:rPr>
          <w:noProof/>
          <w:szCs w:val="22"/>
          <w:vertAlign w:val="superscript"/>
        </w:rPr>
        <w:t>1</w:t>
      </w:r>
      <w:r w:rsidRPr="007B73F3">
        <w:rPr>
          <w:szCs w:val="22"/>
        </w:rPr>
        <w:fldChar w:fldCharType="end"/>
      </w:r>
      <w:r w:rsidRPr="007B73F3">
        <w:rPr>
          <w:szCs w:val="22"/>
        </w:rPr>
        <w:t xml:space="preserve">, with </w:t>
      </w:r>
      <w:r w:rsidR="00A13CC9">
        <w:rPr>
          <w:szCs w:val="22"/>
        </w:rPr>
        <w:t xml:space="preserve">the </w:t>
      </w:r>
      <w:r w:rsidRPr="007B73F3">
        <w:rPr>
          <w:szCs w:val="22"/>
        </w:rPr>
        <w:t>reduc</w:t>
      </w:r>
      <w:r w:rsidR="00B11F5D">
        <w:rPr>
          <w:szCs w:val="22"/>
        </w:rPr>
        <w:t>tion in</w:t>
      </w:r>
      <w:r w:rsidRPr="007B73F3">
        <w:rPr>
          <w:szCs w:val="22"/>
        </w:rPr>
        <w:t xml:space="preserve"> microbial diversity associated with adverse long-term outcomes</w:t>
      </w:r>
      <w:r w:rsidRPr="007B73F3">
        <w:rPr>
          <w:szCs w:val="22"/>
        </w:rPr>
        <w:fldChar w:fldCharType="begin">
          <w:fldData xml:space="preserve">PEVuZE5vdGU+PENpdGU+PEF1dGhvcj5BY29zdGE8L0F1dGhvcj48WWVhcj4yMDE4PC9ZZWFyPjxS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</w:fldData>
        </w:fldChar>
      </w:r>
      <w:r w:rsidR="00843331">
        <w:rPr>
          <w:szCs w:val="22"/>
        </w:rPr>
        <w:instrText xml:space="preserve"> ADDIN EN.CITE </w:instrText>
      </w:r>
      <w:r w:rsidR="00843331">
        <w:rPr>
          <w:szCs w:val="22"/>
        </w:rPr>
        <w:fldChar w:fldCharType="begin">
          <w:fldData xml:space="preserve">PEVuZE5vdGU+PENpdGU+PEF1dGhvcj5BY29zdGE8L0F1dGhvcj48WWVhcj4yMDE4PC9ZZWFyPjxS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</w:fldData>
        </w:fldChar>
      </w:r>
      <w:r w:rsidR="00843331">
        <w:rPr>
          <w:szCs w:val="22"/>
        </w:rPr>
        <w:instrText xml:space="preserve"> ADDIN EN.CITE.DATA </w:instrText>
      </w:r>
      <w:r w:rsidR="00843331">
        <w:rPr>
          <w:szCs w:val="22"/>
        </w:rPr>
      </w:r>
      <w:r w:rsidR="00843331">
        <w:rPr>
          <w:szCs w:val="22"/>
        </w:rPr>
        <w:fldChar w:fldCharType="end"/>
      </w:r>
      <w:r w:rsidRPr="007B73F3">
        <w:rPr>
          <w:szCs w:val="22"/>
        </w:rPr>
      </w:r>
      <w:r w:rsidRPr="007B73F3">
        <w:rPr>
          <w:szCs w:val="22"/>
        </w:rPr>
        <w:fldChar w:fldCharType="separate"/>
      </w:r>
      <w:r w:rsidR="00843331" w:rsidRPr="00843331">
        <w:rPr>
          <w:noProof/>
          <w:szCs w:val="22"/>
          <w:vertAlign w:val="superscript"/>
        </w:rPr>
        <w:t>2,3</w:t>
      </w:r>
      <w:r w:rsidRPr="007B73F3">
        <w:rPr>
          <w:szCs w:val="22"/>
        </w:rPr>
        <w:fldChar w:fldCharType="end"/>
      </w:r>
      <w:r w:rsidRPr="007B73F3">
        <w:rPr>
          <w:szCs w:val="22"/>
        </w:rPr>
        <w:t>.</w:t>
      </w:r>
      <w:r w:rsidR="00B81FB0">
        <w:rPr>
          <w:szCs w:val="22"/>
        </w:rPr>
        <w:t xml:space="preserve">  </w:t>
      </w:r>
      <w:r w:rsidRPr="007B73F3">
        <w:rPr>
          <w:szCs w:val="22"/>
        </w:rPr>
        <w:t>In clinical studies</w:t>
      </w:r>
      <w:r w:rsidR="003E10D3">
        <w:rPr>
          <w:szCs w:val="22"/>
        </w:rPr>
        <w:t xml:space="preserve"> of </w:t>
      </w:r>
      <w:proofErr w:type="spellStart"/>
      <w:r w:rsidR="003E10D3">
        <w:rPr>
          <w:szCs w:val="22"/>
        </w:rPr>
        <w:t>pwCF</w:t>
      </w:r>
      <w:proofErr w:type="spellEnd"/>
      <w:r w:rsidRPr="007B73F3">
        <w:rPr>
          <w:szCs w:val="22"/>
        </w:rPr>
        <w:t>, supplemental oxygen therapy has been associated with more advanced disease</w:t>
      </w:r>
      <w:r w:rsidRPr="007B73F3">
        <w:rPr>
          <w:szCs w:val="22"/>
        </w:rPr>
        <w:fldChar w:fldCharType="begin">
          <w:fldData xml:space="preserve">PEVuZE5vdGU+PENpdGU+PEF1dGhvcj5ab2xpbjwvQXV0aG9yPjxZZWFyPjIwMTg8L1llYXI+PFJl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</w:fldData>
        </w:fldChar>
      </w:r>
      <w:r w:rsidR="00843331">
        <w:rPr>
          <w:szCs w:val="22"/>
        </w:rPr>
        <w:instrText xml:space="preserve"> ADDIN EN.CITE </w:instrText>
      </w:r>
      <w:r w:rsidR="00843331">
        <w:rPr>
          <w:szCs w:val="22"/>
        </w:rPr>
        <w:fldChar w:fldCharType="begin">
          <w:fldData xml:space="preserve">PEVuZE5vdGU+PENpdGU+PEF1dGhvcj5ab2xpbjwvQXV0aG9yPjxZZWFyPjIwMTg8L1llYXI+PFJl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</w:fldData>
        </w:fldChar>
      </w:r>
      <w:r w:rsidR="00843331">
        <w:rPr>
          <w:szCs w:val="22"/>
        </w:rPr>
        <w:instrText xml:space="preserve"> ADDIN EN.CITE.DATA </w:instrText>
      </w:r>
      <w:r w:rsidR="00843331">
        <w:rPr>
          <w:szCs w:val="22"/>
        </w:rPr>
      </w:r>
      <w:r w:rsidR="00843331">
        <w:rPr>
          <w:szCs w:val="22"/>
        </w:rPr>
        <w:fldChar w:fldCharType="end"/>
      </w:r>
      <w:r w:rsidRPr="007B73F3">
        <w:rPr>
          <w:szCs w:val="22"/>
        </w:rPr>
      </w:r>
      <w:r w:rsidRPr="007B73F3">
        <w:rPr>
          <w:szCs w:val="22"/>
        </w:rPr>
        <w:fldChar w:fldCharType="separate"/>
      </w:r>
      <w:r w:rsidR="00843331" w:rsidRPr="00843331">
        <w:rPr>
          <w:noProof/>
          <w:szCs w:val="22"/>
          <w:vertAlign w:val="superscript"/>
        </w:rPr>
        <w:t>4,5</w:t>
      </w:r>
      <w:r w:rsidRPr="007B73F3">
        <w:rPr>
          <w:szCs w:val="22"/>
        </w:rPr>
        <w:fldChar w:fldCharType="end"/>
      </w:r>
      <w:r w:rsidRPr="007B73F3">
        <w:rPr>
          <w:szCs w:val="22"/>
        </w:rPr>
        <w:t xml:space="preserve">, </w:t>
      </w:r>
      <w:r w:rsidR="00F264F1">
        <w:rPr>
          <w:szCs w:val="22"/>
        </w:rPr>
        <w:t>though</w:t>
      </w:r>
      <w:r w:rsidRPr="007B73F3">
        <w:rPr>
          <w:szCs w:val="22"/>
        </w:rPr>
        <w:t xml:space="preserve"> traditionally</w:t>
      </w:r>
      <w:r w:rsidR="00A13CC9">
        <w:rPr>
          <w:szCs w:val="22"/>
        </w:rPr>
        <w:t>,</w:t>
      </w:r>
      <w:r w:rsidRPr="007B73F3">
        <w:rPr>
          <w:szCs w:val="22"/>
        </w:rPr>
        <w:t xml:space="preserve"> </w:t>
      </w:r>
      <w:r w:rsidR="001F4910">
        <w:rPr>
          <w:szCs w:val="22"/>
        </w:rPr>
        <w:t xml:space="preserve">the use of </w:t>
      </w:r>
      <w:r w:rsidRPr="007B73F3">
        <w:rPr>
          <w:szCs w:val="22"/>
        </w:rPr>
        <w:t>oxygen therapy has been viewed as</w:t>
      </w:r>
      <w:r w:rsidR="00F264F1">
        <w:rPr>
          <w:szCs w:val="22"/>
        </w:rPr>
        <w:t xml:space="preserve"> simply</w:t>
      </w:r>
      <w:r w:rsidRPr="007B73F3">
        <w:rPr>
          <w:szCs w:val="22"/>
        </w:rPr>
        <w:t xml:space="preserve"> </w:t>
      </w:r>
      <w:r w:rsidR="001F4910">
        <w:rPr>
          <w:szCs w:val="22"/>
        </w:rPr>
        <w:t xml:space="preserve">a </w:t>
      </w:r>
      <w:r w:rsidRPr="007B73F3">
        <w:rPr>
          <w:szCs w:val="22"/>
        </w:rPr>
        <w:t>marker for disease severity</w:t>
      </w:r>
      <w:r w:rsidRPr="007B73F3">
        <w:rPr>
          <w:szCs w:val="22"/>
        </w:rPr>
        <w:fldChar w:fldCharType="begin">
          <w:fldData xml:space="preserve">PEVuZE5vdGU+PENpdGU+PEF1dGhvcj5SYW1vczwvQXV0aG9yPjxZZWFyPjIwMTY8L1llYXI+PFJl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</w:fldData>
        </w:fldChar>
      </w:r>
      <w:r w:rsidR="00843331">
        <w:rPr>
          <w:szCs w:val="22"/>
        </w:rPr>
        <w:instrText xml:space="preserve"> ADDIN EN.CITE </w:instrText>
      </w:r>
      <w:r w:rsidR="00843331">
        <w:rPr>
          <w:szCs w:val="22"/>
        </w:rPr>
        <w:fldChar w:fldCharType="begin">
          <w:fldData xml:space="preserve">PEVuZE5vdGU+PENpdGU+PEF1dGhvcj5SYW1vczwvQXV0aG9yPjxZZWFyPjIwMTY8L1llYXI+PFJl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</w:fldData>
        </w:fldChar>
      </w:r>
      <w:r w:rsidR="00843331">
        <w:rPr>
          <w:szCs w:val="22"/>
        </w:rPr>
        <w:instrText xml:space="preserve"> ADDIN EN.CITE.DATA </w:instrText>
      </w:r>
      <w:r w:rsidR="00843331">
        <w:rPr>
          <w:szCs w:val="22"/>
        </w:rPr>
      </w:r>
      <w:r w:rsidR="00843331">
        <w:rPr>
          <w:szCs w:val="22"/>
        </w:rPr>
        <w:fldChar w:fldCharType="end"/>
      </w:r>
      <w:r w:rsidRPr="007B73F3">
        <w:rPr>
          <w:szCs w:val="22"/>
        </w:rPr>
      </w:r>
      <w:r w:rsidRPr="007B73F3">
        <w:rPr>
          <w:szCs w:val="22"/>
        </w:rPr>
        <w:fldChar w:fldCharType="separate"/>
      </w:r>
      <w:r w:rsidR="00843331" w:rsidRPr="00843331">
        <w:rPr>
          <w:noProof/>
          <w:szCs w:val="22"/>
          <w:vertAlign w:val="superscript"/>
        </w:rPr>
        <w:t>6</w:t>
      </w:r>
      <w:r w:rsidRPr="007B73F3">
        <w:rPr>
          <w:szCs w:val="22"/>
        </w:rPr>
        <w:fldChar w:fldCharType="end"/>
      </w:r>
      <w:r w:rsidRPr="007B73F3">
        <w:rPr>
          <w:szCs w:val="22"/>
        </w:rPr>
        <w:t xml:space="preserve">. </w:t>
      </w:r>
      <w:r w:rsidR="00B81FB0">
        <w:rPr>
          <w:szCs w:val="22"/>
        </w:rPr>
        <w:t xml:space="preserve"> </w:t>
      </w:r>
      <w:r w:rsidRPr="007B73F3">
        <w:rPr>
          <w:szCs w:val="22"/>
        </w:rPr>
        <w:t xml:space="preserve">Recent studies from a clinical trial of patients with respiratory failure have shown that </w:t>
      </w:r>
      <w:r w:rsidRPr="007B73F3">
        <w:rPr>
          <w:bCs/>
          <w:szCs w:val="22"/>
        </w:rPr>
        <w:t>higher patient oxygen levels are paradoxically associated with</w:t>
      </w:r>
      <w:r w:rsidR="00D50858">
        <w:rPr>
          <w:bCs/>
          <w:szCs w:val="22"/>
        </w:rPr>
        <w:t xml:space="preserve"> </w:t>
      </w:r>
      <w:r w:rsidR="009A0E5A">
        <w:rPr>
          <w:bCs/>
          <w:szCs w:val="22"/>
        </w:rPr>
        <w:t>an increase in</w:t>
      </w:r>
      <w:r w:rsidR="00D50858">
        <w:rPr>
          <w:bCs/>
          <w:szCs w:val="22"/>
        </w:rPr>
        <w:t xml:space="preserve"> serious bacterial infections and higher </w:t>
      </w:r>
      <w:r w:rsidRPr="007B73F3">
        <w:rPr>
          <w:bCs/>
          <w:szCs w:val="22"/>
        </w:rPr>
        <w:t>mortality</w:t>
      </w:r>
      <w:r w:rsidRPr="007B73F3">
        <w:rPr>
          <w:szCs w:val="22"/>
        </w:rPr>
        <w:fldChar w:fldCharType="begin">
          <w:fldData xml:space="preserve">PEVuZE5vdGU+PENpdGU+PEF1dGhvcj5HaXJhcmRpczwvQXV0aG9yPjxZZWFyPjIwMTY8L1llYXI+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</w:fldData>
        </w:fldChar>
      </w:r>
      <w:r w:rsidR="00843331">
        <w:rPr>
          <w:szCs w:val="22"/>
        </w:rPr>
        <w:instrText xml:space="preserve"> ADDIN EN.CITE </w:instrText>
      </w:r>
      <w:r w:rsidR="00843331">
        <w:rPr>
          <w:szCs w:val="22"/>
        </w:rPr>
        <w:fldChar w:fldCharType="begin">
          <w:fldData xml:space="preserve">PEVuZE5vdGU+PENpdGU+PEF1dGhvcj5HaXJhcmRpczwvQXV0aG9yPjxZZWFyPjIwMTY8L1llYXI+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</w:fldData>
        </w:fldChar>
      </w:r>
      <w:r w:rsidR="00843331">
        <w:rPr>
          <w:szCs w:val="22"/>
        </w:rPr>
        <w:instrText xml:space="preserve"> ADDIN EN.CITE.DATA </w:instrText>
      </w:r>
      <w:r w:rsidR="00843331">
        <w:rPr>
          <w:szCs w:val="22"/>
        </w:rPr>
      </w:r>
      <w:r w:rsidR="00843331">
        <w:rPr>
          <w:szCs w:val="22"/>
        </w:rPr>
        <w:fldChar w:fldCharType="end"/>
      </w:r>
      <w:r w:rsidRPr="007B73F3">
        <w:rPr>
          <w:szCs w:val="22"/>
        </w:rPr>
      </w:r>
      <w:r w:rsidRPr="007B73F3">
        <w:rPr>
          <w:szCs w:val="22"/>
        </w:rPr>
        <w:fldChar w:fldCharType="separate"/>
      </w:r>
      <w:r w:rsidR="00843331" w:rsidRPr="00843331">
        <w:rPr>
          <w:noProof/>
          <w:szCs w:val="22"/>
          <w:vertAlign w:val="superscript"/>
        </w:rPr>
        <w:t>7</w:t>
      </w:r>
      <w:r w:rsidRPr="007B73F3">
        <w:rPr>
          <w:szCs w:val="22"/>
        </w:rPr>
        <w:fldChar w:fldCharType="end"/>
      </w:r>
      <w:r w:rsidR="00A13CC9">
        <w:rPr>
          <w:szCs w:val="22"/>
        </w:rPr>
        <w:t>,</w:t>
      </w:r>
      <w:r w:rsidR="00F264F1">
        <w:rPr>
          <w:szCs w:val="22"/>
        </w:rPr>
        <w:t xml:space="preserve"> suggesting that supplemental oxygen may contribute to disease pathogenesis</w:t>
      </w:r>
      <w:r w:rsidRPr="007B73F3">
        <w:rPr>
          <w:szCs w:val="22"/>
        </w:rPr>
        <w:t>.</w:t>
      </w:r>
      <w:r w:rsidR="009C0BF8">
        <w:rPr>
          <w:szCs w:val="22"/>
        </w:rPr>
        <w:t xml:space="preserve">  </w:t>
      </w:r>
      <w:r w:rsidRPr="007B73F3">
        <w:rPr>
          <w:szCs w:val="22"/>
        </w:rPr>
        <w:t>The effect of supplemental oxygen on the cystic fibrosis lung microbiome and associated lung</w:t>
      </w:r>
      <w:r w:rsidR="00281620">
        <w:rPr>
          <w:szCs w:val="22"/>
        </w:rPr>
        <w:t xml:space="preserve"> and airway</w:t>
      </w:r>
      <w:r w:rsidRPr="007B73F3">
        <w:rPr>
          <w:szCs w:val="22"/>
        </w:rPr>
        <w:t xml:space="preserve"> </w:t>
      </w:r>
      <w:r w:rsidR="0023269D">
        <w:rPr>
          <w:szCs w:val="22"/>
        </w:rPr>
        <w:t>microbial communities</w:t>
      </w:r>
      <w:r w:rsidRPr="007B73F3">
        <w:rPr>
          <w:szCs w:val="22"/>
        </w:rPr>
        <w:t xml:space="preserve"> has not been well studied.</w:t>
      </w:r>
    </w:p>
    <w:p w14:paraId="6DF41317" w14:textId="77777777" w:rsidR="00353152" w:rsidRPr="007B73F3" w:rsidRDefault="00353152" w:rsidP="00F002B7">
      <w:pPr>
        <w:rPr>
          <w:b/>
          <w:szCs w:val="22"/>
        </w:rPr>
      </w:pPr>
    </w:p>
    <w:p w14:paraId="314F953B" w14:textId="41AA07DC" w:rsidR="005A0F77" w:rsidRDefault="00395FC5">
      <w:r>
        <w:t xml:space="preserve">Mechanistic studies often cannot be performed directly on human subjects due to </w:t>
      </w:r>
      <w:r w:rsidR="002F030A">
        <w:t xml:space="preserve">logistical difficulties and </w:t>
      </w:r>
      <w:r>
        <w:t>potential ethical issues</w:t>
      </w:r>
      <w:r w:rsidR="00AA3B90">
        <w:t xml:space="preserve"> associated with interventions of unknown medical benefit or harm. </w:t>
      </w:r>
      <w:r w:rsidR="00A510FA">
        <w:t xml:space="preserve"> </w:t>
      </w:r>
      <w:r w:rsidR="00AA3B90">
        <w:t xml:space="preserve">Translational approaches </w:t>
      </w:r>
      <w:r>
        <w:t xml:space="preserve">that </w:t>
      </w:r>
      <w:r w:rsidR="0050398B">
        <w:t>integrate</w:t>
      </w:r>
      <w:r>
        <w:t xml:space="preserve"> human biospecimens </w:t>
      </w:r>
      <w:r w:rsidR="0050398B">
        <w:t>into</w:t>
      </w:r>
      <w:r>
        <w:t xml:space="preserve"> model systems</w:t>
      </w:r>
      <w:r w:rsidR="00AA3B90">
        <w:t xml:space="preserve"> can offer important biological insights in th</w:t>
      </w:r>
      <w:r w:rsidR="001D232B">
        <w:t xml:space="preserve">ese </w:t>
      </w:r>
      <w:r w:rsidR="00205BF4">
        <w:t>cases</w:t>
      </w:r>
      <w:r>
        <w:t xml:space="preserve">. </w:t>
      </w:r>
      <w:r w:rsidR="00A518AE">
        <w:t xml:space="preserve"> </w:t>
      </w:r>
      <w:r w:rsidR="00AA3B90">
        <w:t xml:space="preserve">While </w:t>
      </w:r>
      <w:r w:rsidR="00D00857">
        <w:t xml:space="preserve">the </w:t>
      </w:r>
      <w:r w:rsidR="00AA3B90">
        <w:t xml:space="preserve">ability to </w:t>
      </w:r>
      <w:r w:rsidR="0050398B">
        <w:t xml:space="preserve">use or </w:t>
      </w:r>
      <w:r w:rsidR="00AA3B90">
        <w:t>tolerate oxygen</w:t>
      </w:r>
      <w:r w:rsidR="00D00857">
        <w:t xml:space="preserve"> has traditionally been an important component of </w:t>
      </w:r>
      <w:r w:rsidR="007C5CA7">
        <w:t xml:space="preserve">microbial </w:t>
      </w:r>
      <w:r w:rsidR="00D00857">
        <w:t>classification</w:t>
      </w:r>
      <w:r w:rsidR="00AA3B90">
        <w:t xml:space="preserve">, little is known about how the </w:t>
      </w:r>
      <w:r w:rsidR="001B11DA">
        <w:t>therapeutic introduction of supplemental oxygen to the environment</w:t>
      </w:r>
      <w:r w:rsidR="00AA3B90">
        <w:t xml:space="preserve"> might perturb </w:t>
      </w:r>
      <w:r w:rsidR="001B11DA">
        <w:t>airway</w:t>
      </w:r>
      <w:r w:rsidR="00AA3B90">
        <w:t xml:space="preserve"> microbial communities. </w:t>
      </w:r>
      <w:r w:rsidR="001B11DA">
        <w:t xml:space="preserve"> To</w:t>
      </w:r>
      <w:r w:rsidR="00AA3B90">
        <w:t xml:space="preserve"> </w:t>
      </w:r>
      <w:r w:rsidR="008D062E">
        <w:t>shed light on</w:t>
      </w:r>
      <w:r w:rsidR="00AA3B90">
        <w:t xml:space="preserve"> </w:t>
      </w:r>
      <w:r w:rsidR="008F722C">
        <w:t>the</w:t>
      </w:r>
      <w:r w:rsidR="00247A69">
        <w:t xml:space="preserve"> unknown</w:t>
      </w:r>
      <w:r w:rsidR="008F722C">
        <w:t xml:space="preserve"> effects </w:t>
      </w:r>
      <w:r w:rsidR="00E47BC3">
        <w:t>of supplement</w:t>
      </w:r>
      <w:r w:rsidR="00AA2A5D">
        <w:t>al</w:t>
      </w:r>
      <w:r w:rsidR="00E47BC3">
        <w:t xml:space="preserve"> oxygen on the lung microbiomes of </w:t>
      </w:r>
      <w:r w:rsidR="00247A69">
        <w:t>patients with CF</w:t>
      </w:r>
      <w:r w:rsidR="00186413">
        <w:t xml:space="preserve">, </w:t>
      </w:r>
      <w:r w:rsidR="00AA3B90">
        <w:t>we needed to address</w:t>
      </w:r>
      <w:r w:rsidR="00186413">
        <w:t xml:space="preserve"> two major challenges</w:t>
      </w:r>
      <w:r w:rsidR="00AD4FA9">
        <w:t>;</w:t>
      </w:r>
      <w:r w:rsidR="00EB36CF">
        <w:t xml:space="preserve"> </w:t>
      </w:r>
      <w:r w:rsidR="00AD4FA9">
        <w:t>f</w:t>
      </w:r>
      <w:r w:rsidR="00186413">
        <w:t>irst</w:t>
      </w:r>
      <w:r w:rsidR="00A13CC9">
        <w:t>,</w:t>
      </w:r>
      <w:r w:rsidR="00186413">
        <w:t xml:space="preserve"> </w:t>
      </w:r>
      <w:r w:rsidR="008D7171">
        <w:t xml:space="preserve">the creation of </w:t>
      </w:r>
      <w:r w:rsidR="00A13CC9">
        <w:t xml:space="preserve">a </w:t>
      </w:r>
      <w:r w:rsidR="008D7171">
        <w:t>culture medi</w:t>
      </w:r>
      <w:r w:rsidR="00EE133D">
        <w:t>um</w:t>
      </w:r>
      <w:r w:rsidR="008D7171">
        <w:t xml:space="preserve"> </w:t>
      </w:r>
      <w:r w:rsidR="00AA3B90">
        <w:t xml:space="preserve">that </w:t>
      </w:r>
      <w:r w:rsidR="008D7171">
        <w:t xml:space="preserve">physiologically </w:t>
      </w:r>
      <w:r w:rsidR="00AA3B90">
        <w:t xml:space="preserve">approximates the composition of </w:t>
      </w:r>
      <w:r w:rsidR="00EE133D">
        <w:t>CF sputum</w:t>
      </w:r>
      <w:r w:rsidR="00AD4FA9">
        <w:t>; second</w:t>
      </w:r>
      <w:r w:rsidR="00A13CC9">
        <w:t>,</w:t>
      </w:r>
      <w:r w:rsidR="008D7171">
        <w:t xml:space="preserve"> the </w:t>
      </w:r>
      <w:r w:rsidR="00AA3B90">
        <w:t xml:space="preserve">creation of a model system that allows the maintenance </w:t>
      </w:r>
      <w:r w:rsidR="00B945B8">
        <w:t>of elevated</w:t>
      </w:r>
      <w:r w:rsidR="007720F8">
        <w:t xml:space="preserve"> oxygen concentrations </w:t>
      </w:r>
      <w:r w:rsidR="007C5CA7">
        <w:t xml:space="preserve">in culture </w:t>
      </w:r>
      <w:r w:rsidR="007720F8">
        <w:t>over extended periods of time.</w:t>
      </w:r>
    </w:p>
    <w:p w14:paraId="78F03657" w14:textId="3261AB2E" w:rsidR="00152443" w:rsidRDefault="00152443"/>
    <w:p w14:paraId="4114F2B4" w14:textId="0915B8B9" w:rsidR="00982F2D" w:rsidRDefault="00684338">
      <w:r>
        <w:t>Artificial sputum med</w:t>
      </w:r>
      <w:r w:rsidR="005B279B">
        <w:t>ia</w:t>
      </w:r>
      <w:r>
        <w:t xml:space="preserve"> </w:t>
      </w:r>
      <w:r w:rsidR="0027066D">
        <w:t xml:space="preserve">(ASM) </w:t>
      </w:r>
      <w:r w:rsidR="005B279B">
        <w:t>are</w:t>
      </w:r>
      <w:r>
        <w:t xml:space="preserve"> widely used </w:t>
      </w:r>
      <w:r w:rsidR="00244B7F">
        <w:t xml:space="preserve">to emulate lung sputum </w:t>
      </w:r>
      <w:r w:rsidR="00244B7F" w:rsidRPr="00244B7F">
        <w:rPr>
          <w:i/>
          <w:iCs/>
        </w:rPr>
        <w:t>ex vivo</w:t>
      </w:r>
      <w:r w:rsidR="00D438EF" w:rsidRPr="0094594E">
        <w:fldChar w:fldCharType="begin">
          <w:fldData xml:space="preserve">PEVuZE5vdGU+PENpdGU+PEF1dGhvcj5Db21zdG9jazwvQXV0aG9yPjxZZWFyPjIwMTc8L1llYXI+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</w:fldData>
        </w:fldChar>
      </w:r>
      <w:r w:rsidR="00B270CB" w:rsidRPr="0094594E">
        <w:instrText xml:space="preserve"> ADDIN EN.CITE </w:instrText>
      </w:r>
      <w:r w:rsidR="00B270CB" w:rsidRPr="0094594E">
        <w:fldChar w:fldCharType="begin">
          <w:fldData xml:space="preserve">PEVuZE5vdGU+PENpdGU+PEF1dGhvcj5Db21zdG9jazwvQXV0aG9yPjxZZWFyPjIwMTc8L1llYXI+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</w:fldData>
        </w:fldChar>
      </w:r>
      <w:r w:rsidR="00B270CB" w:rsidRPr="0094594E">
        <w:instrText xml:space="preserve"> ADDIN EN.CITE.DATA </w:instrText>
      </w:r>
      <w:r w:rsidR="00B270CB" w:rsidRPr="0094594E">
        <w:fldChar w:fldCharType="end"/>
      </w:r>
      <w:r w:rsidR="00D438EF" w:rsidRPr="0094594E">
        <w:fldChar w:fldCharType="separate"/>
      </w:r>
      <w:r w:rsidR="00843331" w:rsidRPr="0094594E">
        <w:rPr>
          <w:noProof/>
          <w:vertAlign w:val="superscript"/>
        </w:rPr>
        <w:t>8</w:t>
      </w:r>
      <w:r w:rsidR="00A13CC9">
        <w:rPr>
          <w:noProof/>
          <w:vertAlign w:val="superscript"/>
        </w:rPr>
        <w:t>–</w:t>
      </w:r>
      <w:r w:rsidR="00843331" w:rsidRPr="0094594E">
        <w:rPr>
          <w:noProof/>
          <w:vertAlign w:val="superscript"/>
        </w:rPr>
        <w:t>10</w:t>
      </w:r>
      <w:r w:rsidR="00D438EF" w:rsidRPr="0094594E">
        <w:fldChar w:fldCharType="end"/>
      </w:r>
      <w:r w:rsidR="00244B7F">
        <w:t xml:space="preserve">, </w:t>
      </w:r>
      <w:r w:rsidR="00E74743">
        <w:t>but there</w:t>
      </w:r>
      <w:r w:rsidR="005564A2">
        <w:t xml:space="preserve"> is no </w:t>
      </w:r>
      <w:r w:rsidR="00BA6C9E">
        <w:t xml:space="preserve">clear consensus </w:t>
      </w:r>
      <w:r w:rsidR="00244530">
        <w:t xml:space="preserve">on a specific </w:t>
      </w:r>
      <w:r w:rsidR="00CC1599">
        <w:t>recipe</w:t>
      </w:r>
      <w:r w:rsidR="00670A24">
        <w:t xml:space="preserve">.  </w:t>
      </w:r>
      <w:r w:rsidR="00F264F1">
        <w:t xml:space="preserve">This protocol describes an </w:t>
      </w:r>
      <w:r w:rsidR="00F37968">
        <w:t>artificial sputum</w:t>
      </w:r>
      <w:r w:rsidR="005B279B">
        <w:t xml:space="preserve"> medium</w:t>
      </w:r>
      <w:r w:rsidR="00F37968">
        <w:t xml:space="preserve"> recipe </w:t>
      </w:r>
      <w:r w:rsidR="004B61B5">
        <w:t xml:space="preserve">and preparation strategy carefully </w:t>
      </w:r>
      <w:r w:rsidR="00F37968">
        <w:t>designed to</w:t>
      </w:r>
      <w:r w:rsidR="003878D2">
        <w:t xml:space="preserve"> </w:t>
      </w:r>
      <w:r w:rsidR="00F37968">
        <w:t>physiologically a</w:t>
      </w:r>
      <w:r w:rsidR="003878D2">
        <w:t>pproximate</w:t>
      </w:r>
      <w:r w:rsidR="002F08BD">
        <w:t xml:space="preserve"> </w:t>
      </w:r>
      <w:r w:rsidR="003E10D3">
        <w:t xml:space="preserve">sputum from </w:t>
      </w:r>
      <w:proofErr w:type="spellStart"/>
      <w:r w:rsidR="003E10D3">
        <w:t>pwCF</w:t>
      </w:r>
      <w:proofErr w:type="spellEnd"/>
      <w:r w:rsidR="00694B0E">
        <w:t>.</w:t>
      </w:r>
      <w:r w:rsidR="003B27E1">
        <w:t xml:space="preserve">  </w:t>
      </w:r>
      <w:r w:rsidR="000F5B2F">
        <w:rPr>
          <w:b/>
          <w:bCs/>
        </w:rPr>
        <w:t>Table 1</w:t>
      </w:r>
      <w:r w:rsidR="000F5B2F">
        <w:t xml:space="preserve"> </w:t>
      </w:r>
      <w:r w:rsidR="00555B07">
        <w:t xml:space="preserve">outlines </w:t>
      </w:r>
      <w:r w:rsidR="00772132">
        <w:t xml:space="preserve">the chosen recipe values </w:t>
      </w:r>
      <w:r w:rsidR="00897D63">
        <w:t xml:space="preserve">based on published </w:t>
      </w:r>
      <w:proofErr w:type="spellStart"/>
      <w:r w:rsidR="00DE64BE">
        <w:t>L</w:t>
      </w:r>
      <w:r w:rsidR="00897D63">
        <w:t>ature</w:t>
      </w:r>
      <w:proofErr w:type="spellEnd"/>
      <w:r w:rsidR="00483273">
        <w:t>.</w:t>
      </w:r>
      <w:r w:rsidR="004B5739">
        <w:t xml:space="preserve">  </w:t>
      </w:r>
      <w:r w:rsidR="00CB42E1">
        <w:t>Basic chemical components</w:t>
      </w:r>
      <w:r w:rsidR="00E03766">
        <w:t xml:space="preserve"> and pH </w:t>
      </w:r>
      <w:r w:rsidR="009325AD">
        <w:t xml:space="preserve">were matched to </w:t>
      </w:r>
      <w:r w:rsidR="00275E82">
        <w:t>values</w:t>
      </w:r>
      <w:r w:rsidR="00F228D2">
        <w:t xml:space="preserve"> identified by studies of </w:t>
      </w:r>
      <w:r w:rsidR="001B7A31">
        <w:t xml:space="preserve">human </w:t>
      </w:r>
      <w:r w:rsidR="00F228D2">
        <w:t>CF sputum</w:t>
      </w:r>
      <w:r w:rsidR="00897D63">
        <w:fldChar w:fldCharType="begin">
          <w:fldData xml:space="preserve">PEVuZE5vdGU+PENpdGU+PEF1dGhvcj5HcmFuZGplYW4gTGFwaWVycmU8L0F1dGhvcj48WWVhcj4y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</w:fldData>
        </w:fldChar>
      </w:r>
      <w:r w:rsidR="00B270CB">
        <w:instrText xml:space="preserve"> ADDIN EN.CITE </w:instrText>
      </w:r>
      <w:r w:rsidR="00B270CB">
        <w:fldChar w:fldCharType="begin">
          <w:fldData xml:space="preserve">PEVuZE5vdGU+PENpdGU+PEF1dGhvcj5HcmFuZGplYW4gTGFwaWVycmU8L0F1dGhvcj48WWVhcj4y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</w:fldData>
        </w:fldChar>
      </w:r>
      <w:r w:rsidR="00B270CB">
        <w:instrText xml:space="preserve"> ADDIN EN.CITE.DATA </w:instrText>
      </w:r>
      <w:r w:rsidR="00B270CB">
        <w:fldChar w:fldCharType="end"/>
      </w:r>
      <w:r w:rsidR="00897D63">
        <w:fldChar w:fldCharType="separate"/>
      </w:r>
      <w:r w:rsidR="00843331" w:rsidRPr="00843331">
        <w:rPr>
          <w:noProof/>
          <w:vertAlign w:val="superscript"/>
        </w:rPr>
        <w:t>11</w:t>
      </w:r>
      <w:r w:rsidR="00A13CC9">
        <w:rPr>
          <w:noProof/>
          <w:vertAlign w:val="superscript"/>
        </w:rPr>
        <w:t>–</w:t>
      </w:r>
      <w:r w:rsidR="00843331" w:rsidRPr="00843331">
        <w:rPr>
          <w:noProof/>
          <w:vertAlign w:val="superscript"/>
        </w:rPr>
        <w:t>13</w:t>
      </w:r>
      <w:r w:rsidR="00897D63">
        <w:fldChar w:fldCharType="end"/>
      </w:r>
      <w:r w:rsidR="00F228D2">
        <w:t>.</w:t>
      </w:r>
      <w:r w:rsidR="002246EF">
        <w:t xml:space="preserve">  </w:t>
      </w:r>
      <w:r w:rsidR="00897D63">
        <w:t>L</w:t>
      </w:r>
      <w:r w:rsidR="005E63F4">
        <w:t xml:space="preserve">ow concentration physiological </w:t>
      </w:r>
      <w:r w:rsidR="00897D63">
        <w:t>nutrients were added using</w:t>
      </w:r>
      <w:r w:rsidR="005E63F4">
        <w:t xml:space="preserve"> e</w:t>
      </w:r>
      <w:r w:rsidR="00E04AB2">
        <w:t>gg yolk</w:t>
      </w:r>
      <w:r w:rsidR="00A13CC9">
        <w:t>,</w:t>
      </w:r>
      <w:r w:rsidR="00E04AB2">
        <w:t xml:space="preserve"> </w:t>
      </w:r>
      <w:r w:rsidR="00897D63">
        <w:t xml:space="preserve">which </w:t>
      </w:r>
      <w:r w:rsidR="00E04AB2">
        <w:t>was included as 0.25% of the final volume</w:t>
      </w:r>
      <w:r w:rsidR="00897D63">
        <w:fldChar w:fldCharType="begin"/>
      </w:r>
      <w:r w:rsidR="00B270CB">
        <w:instrText xml:space="preserve"> ADDIN EN.CITE &lt;EndNote&gt;&lt;Cite&gt;&lt;Author&gt;Kirchner&lt;/Author&gt;&lt;Year&gt;2012&lt;/Year&gt;&lt;RecNum&gt;176&lt;/RecNum&gt;&lt;DisplayText&gt;&lt;style face="superscript"&gt;10&lt;/style&gt;&lt;/DisplayText&gt;&lt;record&gt;&lt;rec-number&gt;176&lt;/rec-number&gt;&lt;foreign-keys&gt;&lt;key app="EN" db-id="59rdtazw8xtstzezpda5erv8t0ptfpwefa22" timestamp="1618935826" guid="ac913077-e282-47f3-9c95-b200906ffb80"&gt;176&lt;/key&gt;&lt;/foreign-keys&gt;&lt;ref-type name="Journal Article"&gt;17&lt;/ref-type&gt;&lt;contributors&gt;&lt;authors&gt;&lt;author&gt;Kirchner, S.&lt;/author&gt;&lt;author&gt;Fothergill, J. L.&lt;/author&gt;&lt;author&gt;Wright, E. A.&lt;/author&gt;&lt;author&gt;James, C. E.&lt;/author&gt;&lt;author&gt;Mowat, E.&lt;/author&gt;&lt;author&gt;Winstanley, C.&lt;/author&gt;&lt;/authors&gt;&lt;/contributors&gt;&lt;auth-address&gt;Institute of Infection and Global Health, University of Liverpool.&lt;/auth-address&gt;&lt;titles&gt;&lt;title&gt;Use of artificial sputum medium to test antibiotic efficacy against Pseudomonas aeruginosa in conditions more relevant to the cystic fibrosis lung&lt;/title&gt;&lt;secondary-title&gt;J Vis Exp&lt;/secondary-title&gt;&lt;/titles&gt;&lt;periodical&gt;&lt;full-title&gt;Journal of Visualized Experiments&lt;/full-title&gt;&lt;abbr-1&gt;J Vis Exp&lt;/abbr-1&gt;&lt;/periodical&gt;&lt;pages&gt;e3857&lt;/pages&gt;&lt;number&gt;64&lt;/number&gt;&lt;edition&gt;2012/06/20&lt;/edition&gt;&lt;keywords&gt;&lt;keyword&gt;Anti-Bacterial Agents/*pharmacology&lt;/keyword&gt;&lt;keyword&gt;Biofilms/drug effects&lt;/keyword&gt;&lt;keyword&gt;Cystic Fibrosis/*microbiology&lt;/keyword&gt;&lt;keyword&gt;Humans&lt;/keyword&gt;&lt;keyword&gt;Lung/*microbiology&lt;/keyword&gt;&lt;keyword&gt;Microbial Sensitivity Tests/*methods&lt;/keyword&gt;&lt;keyword&gt;Oxazines/analysis/metabolism&lt;/keyword&gt;&lt;keyword&gt;Pseudomonas aeruginosa/*drug effects/metabolism/physiology&lt;/keyword&gt;&lt;keyword&gt;Sputum/chemistry/*microbiology&lt;/keyword&gt;&lt;keyword&gt;Tobramycin/pharmacology&lt;/keyword&gt;&lt;keyword&gt;Xanthenes/analysis/metabolism&lt;/keyword&gt;&lt;/keywords&gt;&lt;dates&gt;&lt;year&gt;2012&lt;/year&gt;&lt;pub-dates&gt;&lt;date&gt;Jun 5&lt;/date&gt;&lt;/pub-dates&gt;&lt;/dates&gt;&lt;isbn&gt;1940-087x&lt;/isbn&gt;&lt;accession-num&gt;22711026&lt;/accession-num&gt;&lt;urls&gt;&lt;/urls&gt;&lt;custom2&gt;PMC3471314&lt;/custom2&gt;&lt;electronic-resource-num&gt;10.3791/3857&lt;/electronic-resource-num&gt;&lt;remote-database-provider&gt;NLM&lt;/remote-database-provider&gt;&lt;language&gt;eng&lt;/language&gt;&lt;/record&gt;&lt;/Cite&gt;&lt;/EndNote&gt;</w:instrText>
      </w:r>
      <w:r w:rsidR="00897D63">
        <w:fldChar w:fldCharType="separate"/>
      </w:r>
      <w:r w:rsidR="00843331" w:rsidRPr="00843331">
        <w:rPr>
          <w:noProof/>
          <w:vertAlign w:val="superscript"/>
        </w:rPr>
        <w:t>10</w:t>
      </w:r>
      <w:r w:rsidR="00897D63">
        <w:fldChar w:fldCharType="end"/>
      </w:r>
      <w:r w:rsidR="003F3933">
        <w:t xml:space="preserve">, </w:t>
      </w:r>
      <w:r w:rsidR="00F3624B">
        <w:t>as well as</w:t>
      </w:r>
      <w:r w:rsidR="003F3933">
        <w:t xml:space="preserve"> vitamin and trace metal mixes</w:t>
      </w:r>
      <w:r w:rsidR="00897D63">
        <w:fldChar w:fldCharType="begin">
          <w:fldData xml:space="preserve">PEVuZE5vdGU+PENpdGU+PEF1dGhvcj5GbHlubjwvQXV0aG9yPjxZZWFyPjIwMTY8L1llYXI+PFJl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</w:fldData>
        </w:fldChar>
      </w:r>
      <w:r w:rsidR="00B270CB">
        <w:instrText xml:space="preserve"> ADDIN EN.CITE </w:instrText>
      </w:r>
      <w:r w:rsidR="00B270CB">
        <w:fldChar w:fldCharType="begin">
          <w:fldData xml:space="preserve">PEVuZE5vdGU+PENpdGU+PEF1dGhvcj5GbHlubjwvQXV0aG9yPjxZZWFyPjIwMTY8L1llYXI+PFJl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</w:fldData>
        </w:fldChar>
      </w:r>
      <w:r w:rsidR="00B270CB">
        <w:instrText xml:space="preserve"> ADDIN EN.CITE.DATA </w:instrText>
      </w:r>
      <w:r w:rsidR="00B270CB">
        <w:fldChar w:fldCharType="end"/>
      </w:r>
      <w:r w:rsidR="00897D63">
        <w:fldChar w:fldCharType="separate"/>
      </w:r>
      <w:r w:rsidR="00843331" w:rsidRPr="00843331">
        <w:rPr>
          <w:noProof/>
          <w:vertAlign w:val="superscript"/>
        </w:rPr>
        <w:t>14,15</w:t>
      </w:r>
      <w:r w:rsidR="00897D63">
        <w:fldChar w:fldCharType="end"/>
      </w:r>
      <w:r w:rsidR="003F3933">
        <w:t>.</w:t>
      </w:r>
      <w:r w:rsidR="003A41AA">
        <w:t xml:space="preserve"> </w:t>
      </w:r>
      <w:r w:rsidR="008855FF">
        <w:t xml:space="preserve"> </w:t>
      </w:r>
      <w:r w:rsidR="008247CC">
        <w:t>Mucin, the key protein in sputum</w:t>
      </w:r>
      <w:r w:rsidR="003878D2">
        <w:fldChar w:fldCharType="begin"/>
      </w:r>
      <w:r w:rsidR="006322E4">
        <w:instrText xml:space="preserve"> ADDIN EN.CITE &lt;EndNote&gt;&lt;Cite&gt;&lt;Author&gt;Voynow&lt;/Author&gt;&lt;Year&gt;2009&lt;/Year&gt;&lt;RecNum&gt;182&lt;/RecNum&gt;&lt;DisplayText&gt;&lt;style face="superscript"&gt;16&lt;/style&gt;&lt;/DisplayText&gt;&lt;record&gt;&lt;rec-number&gt;182&lt;/rec-number&gt;&lt;foreign-keys&gt;&lt;key app="EN" db-id="59rdtazw8xtstzezpda5erv8t0ptfpwefa22" timestamp="1618966021" guid="195fd037-073e-46a7-b97e-3c8d1d6f51d8"&gt;182&lt;/key&gt;&lt;/foreign-keys&gt;&lt;ref-type name="Journal Article"&gt;17&lt;/ref-type&gt;&lt;contributors&gt;&lt;authors&gt;&lt;author&gt;Voynow, J. A.&lt;/author&gt;&lt;author&gt;Rubin, B. K.&lt;/author&gt;&lt;/authors&gt;&lt;/contributors&gt;&lt;auth-address&gt;Department of Pediatrics, Duke University School of Medicine, Durham. Electronic address: voyno001@mc.duke.edu.&amp;#xD;Department of Pediatrics, Wake Forest University School of Medicine, Winston-Salem, NC.&lt;/auth-address&gt;&lt;titles&gt;&lt;title&gt;Mucins, mucus, and sputum&lt;/title&gt;&lt;secondary-title&gt;Chest&lt;/secondary-title&gt;&lt;/titles&gt;&lt;periodical&gt;&lt;full-title&gt;Chest&lt;/full-title&gt;&lt;/periodical&gt;&lt;pages&gt;505-512&lt;/pages&gt;&lt;volume&gt;135&lt;/volume&gt;&lt;number&gt;2&lt;/number&gt;&lt;edition&gt;2009/02/10&lt;/edition&gt;&lt;keywords&gt;&lt;keyword&gt;Asthma/metabolism/physiopathology&lt;/keyword&gt;&lt;keyword&gt;Bronchitis, Chronic/metabolism/physiopathology&lt;/keyword&gt;&lt;keyword&gt;Cystic Fibrosis/metabolism/physiopathology&lt;/keyword&gt;&lt;keyword&gt;Female&lt;/keyword&gt;&lt;keyword&gt;Humans&lt;/keyword&gt;&lt;keyword&gt;Male&lt;/keyword&gt;&lt;keyword&gt;Mucins/*metabolism&lt;/keyword&gt;&lt;keyword&gt;Mucociliary Clearance&lt;/keyword&gt;&lt;keyword&gt;Mucus/*metabolism&lt;/keyword&gt;&lt;keyword&gt;Pulmonary Disease, Chronic Obstructive/metabolism/physiopathology&lt;/keyword&gt;&lt;keyword&gt;Respiratory System/*metabolism&lt;/keyword&gt;&lt;keyword&gt;Sensitivity and Specificity&lt;/keyword&gt;&lt;keyword&gt;Sputum/*metabolism&lt;/keyword&gt;&lt;/keywords&gt;&lt;dates&gt;&lt;year&gt;2009&lt;/year&gt;&lt;pub-dates&gt;&lt;date&gt;Feb&lt;/date&gt;&lt;/pub-dates&gt;&lt;/dates&gt;&lt;isbn&gt;1931-3543 (Electronic)&amp;#xD;0012-3692 (Linking)&lt;/isbn&gt;&lt;accession-num&gt;19201713&lt;/accession-num&gt;&lt;urls&gt;&lt;related-urls&gt;&lt;url&gt;https://www.ncbi.nlm.nih.gov/pubmed/19201713&lt;/url&gt;&lt;/related-urls&gt;&lt;/urls&gt;&lt;electronic-resource-num&gt;10.1378/chest.08-0412&lt;/electronic-resource-num&gt;&lt;/record&gt;&lt;/Cite&gt;&lt;/EndNote&gt;</w:instrText>
      </w:r>
      <w:r w:rsidR="003878D2">
        <w:fldChar w:fldCharType="separate"/>
      </w:r>
      <w:r w:rsidR="00843331" w:rsidRPr="00843331">
        <w:rPr>
          <w:noProof/>
          <w:vertAlign w:val="superscript"/>
        </w:rPr>
        <w:t>16</w:t>
      </w:r>
      <w:r w:rsidR="003878D2">
        <w:fldChar w:fldCharType="end"/>
      </w:r>
      <w:r w:rsidR="008247CC">
        <w:t>, was included at 1% w/v</w:t>
      </w:r>
      <w:r w:rsidR="00897D63">
        <w:fldChar w:fldCharType="begin"/>
      </w:r>
      <w:r w:rsidR="00B270CB">
        <w:instrText xml:space="preserve"> ADDIN EN.CITE &lt;EndNote&gt;&lt;Cite&gt;&lt;Author&gt;Flynn&lt;/Author&gt;&lt;Year&gt;2016&lt;/Year&gt;&lt;RecNum&gt;174&lt;/RecNum&gt;&lt;DisplayText&gt;&lt;style face="superscript"&gt;14&lt;/style&gt;&lt;/DisplayText&gt;&lt;record&gt;&lt;rec-number&gt;174&lt;/rec-number&gt;&lt;foreign-keys&gt;&lt;key app="EN" db-id="59rdtazw8xtstzezpda5erv8t0ptfpwefa22" timestamp="1618935826" guid="5882df2e-b7ab-409d-8371-843901457c06"&gt;174&lt;/key&gt;&lt;/foreign-keys&gt;&lt;ref-type name="Journal Article"&gt;17&lt;/ref-type&gt;&lt;contributors&gt;&lt;authors&gt;&lt;author&gt;Flynn, J. M.&lt;/author&gt;&lt;author&gt;Niccum, D.&lt;/author&gt;&lt;author&gt;Dunitz, J. M.&lt;/author&gt;&lt;author&gt;Hunter, R. C.&lt;/author&gt;&lt;/authors&gt;&lt;/contributors&gt;&lt;auth-address&gt;Department of Microbiology &amp;amp; Immunology, University of Minnesota, Minneapolis, Minnesota, United States of America.&amp;#xD;Division of Pulmonary, Allergy, Critical Care &amp;amp; Sleep Medicine, University of Minnesota, Minneapolis, Minnesota, United States of America.&lt;/auth-address&gt;&lt;titles&gt;&lt;title&gt;Evidence and Role for Bacterial Mucin Degradation in Cystic Fibrosis Airway Disease&lt;/title&gt;&lt;secondary-title&gt;PLoS Pathog&lt;/secondary-title&gt;&lt;/titles&gt;&lt;periodical&gt;&lt;full-title&gt;PLoS Pathogens&lt;/full-title&gt;&lt;abbr-1&gt;PLoS Pathog&lt;/abbr-1&gt;&lt;/periodical&gt;&lt;pages&gt;e1005846&lt;/pages&gt;&lt;volume&gt;12&lt;/volume&gt;&lt;number&gt;8&lt;/number&gt;&lt;edition&gt;2016/08/23&lt;/edition&gt;&lt;keywords&gt;&lt;keyword&gt;Cystic Fibrosis/metabolism/*microbiology&lt;/keyword&gt;&lt;keyword&gt;Female&lt;/keyword&gt;&lt;keyword&gt;Humans&lt;/keyword&gt;&lt;keyword&gt;Lung/metabolism/*microbiology&lt;/keyword&gt;&lt;keyword&gt;Male&lt;/keyword&gt;&lt;keyword&gt;Mucins/*metabolism&lt;/keyword&gt;&lt;keyword&gt;Propionates/*metabolism&lt;/keyword&gt;&lt;keyword&gt;Pseudomonas aeruginosa/genetics/*metabolism&lt;/keyword&gt;&lt;keyword&gt;RNA, Bacterial/genetics&lt;/keyword&gt;&lt;keyword&gt;RNA, Ribosomal, 16S/genetics&lt;/keyword&gt;&lt;/keywords&gt;&lt;dates&gt;&lt;year&gt;2016&lt;/year&gt;&lt;pub-dates&gt;&lt;date&gt;Aug&lt;/date&gt;&lt;/pub-dates&gt;&lt;/dates&gt;&lt;isbn&gt;1553-7366 (Print)&amp;#xD;1553-7366&lt;/isbn&gt;&lt;accession-num&gt;27548479&lt;/accession-num&gt;&lt;urls&gt;&lt;/urls&gt;&lt;custom2&gt;PMC4993466&lt;/custom2&gt;&lt;electronic-resource-num&gt;10.1371/journal.ppat.1005846&lt;/electronic-resource-num&gt;&lt;remote-database-provider&gt;NLM&lt;/remote-database-provider&gt;&lt;language&gt;eng&lt;/language&gt;&lt;/record&gt;&lt;/Cite&gt;&lt;/EndNote&gt;</w:instrText>
      </w:r>
      <w:r w:rsidR="00897D63">
        <w:fldChar w:fldCharType="separate"/>
      </w:r>
      <w:r w:rsidR="00843331" w:rsidRPr="00843331">
        <w:rPr>
          <w:noProof/>
          <w:vertAlign w:val="superscript"/>
        </w:rPr>
        <w:t>14</w:t>
      </w:r>
      <w:r w:rsidR="00897D63">
        <w:fldChar w:fldCharType="end"/>
      </w:r>
      <w:r w:rsidR="005F70C0">
        <w:t>.</w:t>
      </w:r>
      <w:r w:rsidR="008855FF">
        <w:t xml:space="preserve">  </w:t>
      </w:r>
      <w:r w:rsidR="007A60E2">
        <w:t>Although more labor-intensive, filter sterilization was chosen over the more conventional practice of heat sterilization to reduce potential problems from heat-induced denaturation of essential media components</w:t>
      </w:r>
      <w:r w:rsidR="007A60E2">
        <w:fldChar w:fldCharType="begin"/>
      </w:r>
      <w:r w:rsidR="00B270CB">
        <w:instrText xml:space="preserve"> ADDIN EN.CITE &lt;EndNote&gt;&lt;Cite&gt;&lt;Author&gt;Kirchner&lt;/Author&gt;&lt;Year&gt;2012&lt;/Year&gt;&lt;RecNum&gt;176&lt;/RecNum&gt;&lt;DisplayText&gt;&lt;style face="superscript"&gt;10&lt;/style&gt;&lt;/DisplayText&gt;&lt;record&gt;&lt;rec-number&gt;176&lt;/rec-number&gt;&lt;foreign-keys&gt;&lt;key app="EN" db-id="59rdtazw8xtstzezpda5erv8t0ptfpwefa22" timestamp="1618935826" guid="ac913077-e282-47f3-9c95-b200906ffb80"&gt;176&lt;/key&gt;&lt;/foreign-keys&gt;&lt;ref-type name="Journal Article"&gt;17&lt;/ref-type&gt;&lt;contributors&gt;&lt;authors&gt;&lt;author&gt;Kirchner, S.&lt;/author&gt;&lt;author&gt;Fothergill, J. L.&lt;/author&gt;&lt;author&gt;Wright, E. A.&lt;/author&gt;&lt;author&gt;James, C. E.&lt;/author&gt;&lt;author&gt;Mowat, E.&lt;/author&gt;&lt;author&gt;Winstanley, C.&lt;/author&gt;&lt;/authors&gt;&lt;/contributors&gt;&lt;auth-address&gt;Institute of Infection and Global Health, University of Liverpool.&lt;/auth-address&gt;&lt;titles&gt;&lt;title&gt;Use of artificial sputum medium to test antibiotic efficacy against Pseudomonas aeruginosa in conditions more relevant to the cystic fibrosis lung&lt;/title&gt;&lt;secondary-title&gt;J Vis Exp&lt;/secondary-title&gt;&lt;/titles&gt;&lt;periodical&gt;&lt;full-title&gt;Journal of Visualized Experiments&lt;/full-title&gt;&lt;abbr-1&gt;J Vis Exp&lt;/abbr-1&gt;&lt;/periodical&gt;&lt;pages&gt;e3857&lt;/pages&gt;&lt;number&gt;64&lt;/number&gt;&lt;edition&gt;2012/06/20&lt;/edition&gt;&lt;keywords&gt;&lt;keyword&gt;Anti-Bacterial Agents/*pharmacology&lt;/keyword&gt;&lt;keyword&gt;Biofilms/drug effects&lt;/keyword&gt;&lt;keyword&gt;Cystic Fibrosis/*microbiology&lt;/keyword&gt;&lt;keyword&gt;Humans&lt;/keyword&gt;&lt;keyword&gt;Lung/*microbiology&lt;/keyword&gt;&lt;keyword&gt;Microbial Sensitivity Tests/*methods&lt;/keyword&gt;&lt;keyword&gt;Oxazines/analysis/metabolism&lt;/keyword&gt;&lt;keyword&gt;Pseudomonas aeruginosa/*drug effects/metabolism/physiology&lt;/keyword&gt;&lt;keyword&gt;Sputum/chemistry/*microbiology&lt;/keyword&gt;&lt;keyword&gt;Tobramycin/pharmacology&lt;/keyword&gt;&lt;keyword&gt;Xanthenes/analysis/metabolism&lt;/keyword&gt;&lt;/keywords&gt;&lt;dates&gt;&lt;year&gt;2012&lt;/year&gt;&lt;pub-dates&gt;&lt;date&gt;Jun 5&lt;/date&gt;&lt;/pub-dates&gt;&lt;/dates&gt;&lt;isbn&gt;1940-087x&lt;/isbn&gt;&lt;accession-num&gt;22711026&lt;/accession-num&gt;&lt;urls&gt;&lt;/urls&gt;&lt;custom2&gt;PMC3471314&lt;/custom2&gt;&lt;electronic-resource-num&gt;10.3791/3857&lt;/electronic-resource-num&gt;&lt;remote-database-provider&gt;NLM&lt;/remote-database-provider&gt;&lt;language&gt;eng&lt;/language&gt;&lt;/record&gt;&lt;/Cite&gt;&lt;/EndNote&gt;</w:instrText>
      </w:r>
      <w:r w:rsidR="007A60E2">
        <w:fldChar w:fldCharType="separate"/>
      </w:r>
      <w:r w:rsidR="00843331" w:rsidRPr="00843331">
        <w:rPr>
          <w:noProof/>
          <w:vertAlign w:val="superscript"/>
        </w:rPr>
        <w:t>10</w:t>
      </w:r>
      <w:r w:rsidR="007A60E2">
        <w:fldChar w:fldCharType="end"/>
      </w:r>
      <w:r w:rsidR="007A60E2">
        <w:t>.  An additional benefit of filter sterilization is that it generates media that are transparent (heat-sterilization creates turbid media due to precipitation and coagulation of salts and proteins), allowing this artificial sputum media to be used to follow microbial growth based on increases in turbidity.</w:t>
      </w:r>
    </w:p>
    <w:p w14:paraId="633F32D1" w14:textId="0A8D5971" w:rsidR="00134930" w:rsidRDefault="00134930"/>
    <w:p w14:paraId="6BACEB89" w14:textId="47F61B6F" w:rsidR="00134930" w:rsidRDefault="00F264F1">
      <w:r>
        <w:t>This</w:t>
      </w:r>
      <w:r w:rsidR="003878D2">
        <w:t xml:space="preserve"> model system for </w:t>
      </w:r>
      <w:r w:rsidR="00A13CC9">
        <w:t xml:space="preserve">the </w:t>
      </w:r>
      <w:proofErr w:type="spellStart"/>
      <w:r w:rsidR="003878D2">
        <w:t>hyperoxic</w:t>
      </w:r>
      <w:proofErr w:type="spellEnd"/>
      <w:r w:rsidR="003878D2">
        <w:t xml:space="preserve"> culture </w:t>
      </w:r>
      <w:r w:rsidR="00A74EAD">
        <w:t xml:space="preserve">is based on anaerobic culturing techniques where </w:t>
      </w:r>
      <w:r>
        <w:t>oxygen is added rather than removed</w:t>
      </w:r>
      <w:r w:rsidR="00910E82">
        <w:t xml:space="preserve">, </w:t>
      </w:r>
      <w:r>
        <w:t>creating a</w:t>
      </w:r>
      <w:r w:rsidR="00265212">
        <w:t xml:space="preserve"> </w:t>
      </w:r>
      <w:r w:rsidR="00A74EAD">
        <w:t>model</w:t>
      </w:r>
      <w:r>
        <w:t xml:space="preserve"> for</w:t>
      </w:r>
      <w:r w:rsidR="00A74EAD">
        <w:t xml:space="preserve"> the effect of supplemental oxygen use </w:t>
      </w:r>
      <w:r w:rsidR="003E10D3">
        <w:t xml:space="preserve">for </w:t>
      </w:r>
      <w:proofErr w:type="spellStart"/>
      <w:r w:rsidR="003E10D3">
        <w:t>pw</w:t>
      </w:r>
      <w:r w:rsidR="00C736B2">
        <w:t>CF</w:t>
      </w:r>
      <w:proofErr w:type="spellEnd"/>
      <w:r w:rsidR="004D4372">
        <w:t xml:space="preserve">.  </w:t>
      </w:r>
      <w:r w:rsidR="00FB0EE9">
        <w:rPr>
          <w:b/>
          <w:bCs/>
        </w:rPr>
        <w:t xml:space="preserve">Figure </w:t>
      </w:r>
      <w:r w:rsidR="00886B79">
        <w:rPr>
          <w:b/>
          <w:bCs/>
        </w:rPr>
        <w:t xml:space="preserve">1 </w:t>
      </w:r>
      <w:r w:rsidR="000059B1">
        <w:t xml:space="preserve">and the associated oxygen sparging protocol </w:t>
      </w:r>
      <w:r w:rsidR="00886B79">
        <w:t>outline</w:t>
      </w:r>
      <w:r w:rsidR="00A13CC9">
        <w:t>s</w:t>
      </w:r>
      <w:r w:rsidR="00886B79">
        <w:t xml:space="preserve"> the components of an oxygen sparging system</w:t>
      </w:r>
      <w:r w:rsidR="007637CD">
        <w:t>, which</w:t>
      </w:r>
      <w:r w:rsidR="00A36100">
        <w:t xml:space="preserve"> </w:t>
      </w:r>
      <w:r w:rsidR="001B7A31">
        <w:t>can be obtained at low cost from general laboratory and hospital suppliers</w:t>
      </w:r>
      <w:r w:rsidR="003A2DBC">
        <w:t>.  This system</w:t>
      </w:r>
      <w:r w:rsidR="001B7A31">
        <w:t xml:space="preserve"> enables </w:t>
      </w:r>
      <w:r w:rsidR="004D4372">
        <w:t xml:space="preserve">the </w:t>
      </w:r>
      <w:r w:rsidR="00A36100">
        <w:t>mix</w:t>
      </w:r>
      <w:r w:rsidR="001B7A31">
        <w:t>ing of</w:t>
      </w:r>
      <w:r w:rsidR="00A36100">
        <w:t xml:space="preserve"> compressed oxygen and air to fixed</w:t>
      </w:r>
      <w:r w:rsidR="001B7A31">
        <w:t xml:space="preserve"> concentrations ranging from</w:t>
      </w:r>
      <w:r w:rsidR="00451BE2">
        <w:t xml:space="preserve"> 21</w:t>
      </w:r>
      <w:r w:rsidR="00A13CC9">
        <w:t>%–</w:t>
      </w:r>
      <w:r w:rsidR="00451BE2">
        <w:t>100</w:t>
      </w:r>
      <w:r w:rsidR="00A13CC9">
        <w:t>%</w:t>
      </w:r>
      <w:r w:rsidR="00451BE2">
        <w:t xml:space="preserve"> </w:t>
      </w:r>
      <w:r w:rsidR="004D4372">
        <w:t>oxygen</w:t>
      </w:r>
      <w:r w:rsidR="00451BE2">
        <w:t>.</w:t>
      </w:r>
      <w:r w:rsidR="007B19E2">
        <w:t xml:space="preserve">  </w:t>
      </w:r>
      <w:r w:rsidR="00F04014">
        <w:t>The</w:t>
      </w:r>
      <w:r w:rsidR="00A36100">
        <w:t xml:space="preserve"> integration of an</w:t>
      </w:r>
      <w:r w:rsidR="00F04014">
        <w:t xml:space="preserve"> oxygen</w:t>
      </w:r>
      <w:r w:rsidR="00A36100">
        <w:t xml:space="preserve"> sensor</w:t>
      </w:r>
      <w:r w:rsidR="00F04014">
        <w:t xml:space="preserve"> allows for the verification of the concentration of the output gas</w:t>
      </w:r>
      <w:r w:rsidR="00A74EAD">
        <w:t xml:space="preserve"> mixture</w:t>
      </w:r>
      <w:r w:rsidR="00F04014">
        <w:t xml:space="preserve">, as well as checking the outflow </w:t>
      </w:r>
      <w:r w:rsidR="00A74EAD">
        <w:t>gas composition</w:t>
      </w:r>
      <w:r w:rsidR="00F04014">
        <w:t xml:space="preserve"> of previously sparged </w:t>
      </w:r>
      <w:r w:rsidR="00055A51">
        <w:t xml:space="preserve">serum bottles </w:t>
      </w:r>
      <w:r w:rsidR="00A36100">
        <w:t xml:space="preserve">to verify that </w:t>
      </w:r>
      <w:r w:rsidR="00A13CC9">
        <w:t xml:space="preserve">the </w:t>
      </w:r>
      <w:r w:rsidR="00A74EAD">
        <w:t>oxygen conditions have been maintained within the desired range.</w:t>
      </w:r>
    </w:p>
    <w:p w14:paraId="3D329FBD" w14:textId="79667C82" w:rsidR="00756C14" w:rsidRDefault="00756C14"/>
    <w:p w14:paraId="58680EA4" w14:textId="2DA5ED0F" w:rsidR="00244530" w:rsidRDefault="00F264F1" w:rsidP="0034249F">
      <w:r>
        <w:t>This protocol outlines</w:t>
      </w:r>
      <w:r w:rsidR="00385820">
        <w:t xml:space="preserve"> </w:t>
      </w:r>
      <w:r w:rsidR="001B7A31">
        <w:t xml:space="preserve">procedures </w:t>
      </w:r>
      <w:r w:rsidR="00627B58">
        <w:t xml:space="preserve">to create </w:t>
      </w:r>
      <w:r w:rsidR="00A13CC9">
        <w:t xml:space="preserve">an </w:t>
      </w:r>
      <w:r w:rsidR="00B4792B">
        <w:t>artificial sputum medium</w:t>
      </w:r>
      <w:r w:rsidR="00A13CC9">
        <w:t>,</w:t>
      </w:r>
      <w:r w:rsidR="00B4792B">
        <w:t xml:space="preserve"> the construction and use of </w:t>
      </w:r>
      <w:r w:rsidR="005B5F65">
        <w:t>an oxygen sparging system</w:t>
      </w:r>
      <w:r w:rsidR="00B00971">
        <w:t xml:space="preserve">, and the application of both to </w:t>
      </w:r>
      <w:r w:rsidR="005B5F65">
        <w:t>culture</w:t>
      </w:r>
      <w:r w:rsidR="001B7A31">
        <w:t xml:space="preserve"> CF sputum under different</w:t>
      </w:r>
      <w:r w:rsidR="005B5F65">
        <w:t>ial</w:t>
      </w:r>
      <w:r w:rsidR="001B7A31">
        <w:t xml:space="preserve"> oxygen conditions.  </w:t>
      </w:r>
    </w:p>
    <w:p w14:paraId="0D60F49D" w14:textId="77777777" w:rsidR="00090C12" w:rsidRDefault="00090C12" w:rsidP="0034249F"/>
    <w:p w14:paraId="32A92E82" w14:textId="7295A3DA" w:rsidR="006E4797" w:rsidRDefault="00551D82">
      <w:pPr>
        <w:rPr>
          <w:b/>
        </w:rPr>
      </w:pPr>
      <w:r>
        <w:rPr>
          <w:b/>
        </w:rPr>
        <w:t>PROTOCOL:</w:t>
      </w:r>
    </w:p>
    <w:p w14:paraId="71BBCAB8" w14:textId="649132EA" w:rsidR="00A13CC9" w:rsidRDefault="00A13CC9">
      <w:pPr>
        <w:rPr>
          <w:b/>
        </w:rPr>
      </w:pPr>
    </w:p>
    <w:p w14:paraId="315B2F13" w14:textId="6280B882" w:rsidR="00A13CC9" w:rsidRDefault="00A13CC9">
      <w:pPr>
        <w:rPr>
          <w:color w:val="808080"/>
        </w:rPr>
      </w:pPr>
      <w:r>
        <w:t>This study received approval from the Partners Institutional Review Board (</w:t>
      </w:r>
      <w:r w:rsidRPr="002500DF">
        <w:t>Protocol # 2018P002934</w:t>
      </w:r>
      <w:r>
        <w:t xml:space="preserve">). Inclusion criterion included adult patients with cystic fibrosis who provided written informed consent for the study. There was no exclusion criterion. According to protocol guidelines, all sputum samples were collected from patients with cystic fibrosis during a scheduled outpatient visit with their clinical provider. </w:t>
      </w:r>
    </w:p>
    <w:p w14:paraId="4015356B" w14:textId="791C38B7" w:rsidR="006E4797" w:rsidRDefault="006E4797">
      <w:pPr>
        <w:pBdr>
          <w:top w:val="nil"/>
          <w:left w:val="nil"/>
          <w:bottom w:val="nil"/>
          <w:right w:val="nil"/>
          <w:between w:val="nil"/>
        </w:pBdr>
      </w:pPr>
    </w:p>
    <w:p w14:paraId="0041B460" w14:textId="76BC7CF0" w:rsidR="003B6951" w:rsidRPr="00F002B7" w:rsidRDefault="0073417E" w:rsidP="0094594E">
      <w:pPr>
        <w:pStyle w:val="ListParagraph"/>
        <w:numPr>
          <w:ilvl w:val="0"/>
          <w:numId w:val="27"/>
        </w:numPr>
        <w:pBdr>
          <w:top w:val="nil"/>
          <w:left w:val="nil"/>
          <w:bottom w:val="nil"/>
          <w:right w:val="nil"/>
          <w:between w:val="nil"/>
        </w:pBdr>
        <w:ind w:left="0" w:firstLine="0"/>
      </w:pPr>
      <w:r w:rsidRPr="00F002B7">
        <w:rPr>
          <w:b/>
          <w:bCs/>
        </w:rPr>
        <w:t xml:space="preserve">Artificial </w:t>
      </w:r>
      <w:r w:rsidR="00A13CC9" w:rsidRPr="00F002B7">
        <w:rPr>
          <w:b/>
          <w:bCs/>
        </w:rPr>
        <w:t>sputum medium preparation</w:t>
      </w:r>
    </w:p>
    <w:p w14:paraId="3E12F28E" w14:textId="77777777" w:rsidR="00F002B7" w:rsidRPr="00F002B7" w:rsidRDefault="00F002B7" w:rsidP="00F002B7">
      <w:pPr>
        <w:pStyle w:val="ListParagraph"/>
        <w:pBdr>
          <w:top w:val="nil"/>
          <w:left w:val="nil"/>
          <w:bottom w:val="nil"/>
          <w:right w:val="nil"/>
          <w:between w:val="nil"/>
        </w:pBdr>
      </w:pPr>
    </w:p>
    <w:p w14:paraId="05558150" w14:textId="159FAD44" w:rsidR="00B270CB" w:rsidRPr="00F002B7" w:rsidRDefault="00271C6C" w:rsidP="00F002B7">
      <w:pPr>
        <w:pBdr>
          <w:top w:val="nil"/>
          <w:left w:val="nil"/>
          <w:bottom w:val="nil"/>
          <w:right w:val="nil"/>
          <w:between w:val="nil"/>
        </w:pBdr>
      </w:pPr>
      <w:r w:rsidRPr="00F002B7">
        <w:t xml:space="preserve">NOTE: </w:t>
      </w:r>
      <w:r w:rsidR="003B6951" w:rsidRPr="00F002B7">
        <w:t xml:space="preserve">Quantities listed here are for the production of </w:t>
      </w:r>
      <w:r w:rsidR="001D6214" w:rsidRPr="00F002B7">
        <w:t>1 L</w:t>
      </w:r>
      <w:r w:rsidRPr="00F002B7">
        <w:t xml:space="preserve"> of</w:t>
      </w:r>
      <w:r w:rsidR="00714A2B" w:rsidRPr="00F002B7">
        <w:t xml:space="preserve"> final</w:t>
      </w:r>
      <w:r w:rsidRPr="00F002B7">
        <w:t xml:space="preserve"> artificial sputum med</w:t>
      </w:r>
      <w:r w:rsidR="00A87FD3" w:rsidRPr="00F002B7">
        <w:t>ium</w:t>
      </w:r>
      <w:r w:rsidR="001D6214" w:rsidRPr="00F002B7">
        <w:t xml:space="preserve">, </w:t>
      </w:r>
      <w:r w:rsidR="00573253" w:rsidRPr="00F002B7">
        <w:t xml:space="preserve">and assume the specific </w:t>
      </w:r>
      <w:r w:rsidR="00E767B7" w:rsidRPr="00F002B7">
        <w:t xml:space="preserve">reagents listed in the </w:t>
      </w:r>
      <w:r w:rsidR="004E4168" w:rsidRPr="00F002B7">
        <w:rPr>
          <w:b/>
          <w:bCs/>
        </w:rPr>
        <w:t xml:space="preserve">Materials Table.  </w:t>
      </w:r>
      <w:r w:rsidR="00E767B7" w:rsidRPr="00F002B7">
        <w:t>Numbers must be adjusted for other volumes or</w:t>
      </w:r>
      <w:r w:rsidR="00EA4D52" w:rsidRPr="00F002B7">
        <w:t xml:space="preserve"> for</w:t>
      </w:r>
      <w:r w:rsidR="00A13CC9">
        <w:t xml:space="preserve"> the</w:t>
      </w:r>
      <w:r w:rsidR="00EA4D52" w:rsidRPr="00F002B7">
        <w:t xml:space="preserve"> use of different reagents to ensure the same final product.  See </w:t>
      </w:r>
      <w:r w:rsidR="00EA4D52" w:rsidRPr="00F002B7">
        <w:rPr>
          <w:b/>
          <w:bCs/>
        </w:rPr>
        <w:t>Table 1</w:t>
      </w:r>
      <w:r w:rsidR="00EA4D52" w:rsidRPr="00F002B7">
        <w:t xml:space="preserve"> for target concentrations.</w:t>
      </w:r>
    </w:p>
    <w:p w14:paraId="6C3938EB" w14:textId="6A49763F" w:rsidR="00D6423D" w:rsidRPr="00F002B7" w:rsidRDefault="00D6423D" w:rsidP="00F002B7">
      <w:pPr>
        <w:pBdr>
          <w:top w:val="nil"/>
          <w:left w:val="nil"/>
          <w:bottom w:val="nil"/>
          <w:right w:val="nil"/>
          <w:between w:val="nil"/>
        </w:pBdr>
      </w:pPr>
    </w:p>
    <w:p w14:paraId="20C3A323" w14:textId="19FC526A" w:rsidR="0093457B" w:rsidRDefault="0093457B" w:rsidP="00401CBF">
      <w:pPr>
        <w:pStyle w:val="ListParagraph"/>
        <w:numPr>
          <w:ilvl w:val="1"/>
          <w:numId w:val="27"/>
        </w:numPr>
        <w:pBdr>
          <w:top w:val="nil"/>
          <w:left w:val="nil"/>
          <w:bottom w:val="nil"/>
          <w:right w:val="nil"/>
          <w:between w:val="nil"/>
        </w:pBdr>
        <w:ind w:left="0" w:firstLine="0"/>
      </w:pPr>
      <w:r w:rsidRPr="00F002B7">
        <w:lastRenderedPageBreak/>
        <w:t xml:space="preserve">Artificial </w:t>
      </w:r>
      <w:r w:rsidR="00A13CC9" w:rsidRPr="00F002B7">
        <w:t xml:space="preserve">sputum chemical mix </w:t>
      </w:r>
      <w:r w:rsidR="00D17FFD" w:rsidRPr="00F002B7">
        <w:t>(ASCM)</w:t>
      </w:r>
    </w:p>
    <w:p w14:paraId="4B41CAA4" w14:textId="77777777" w:rsidR="00F002B7" w:rsidRPr="00F002B7" w:rsidRDefault="00F002B7" w:rsidP="0094594E">
      <w:pPr>
        <w:pBdr>
          <w:top w:val="nil"/>
          <w:left w:val="nil"/>
          <w:bottom w:val="nil"/>
          <w:right w:val="nil"/>
          <w:between w:val="nil"/>
        </w:pBdr>
      </w:pPr>
    </w:p>
    <w:p w14:paraId="16F9ACF6" w14:textId="0D3F3E8A" w:rsidR="00C73FA1" w:rsidRDefault="00E81516" w:rsidP="00F002B7">
      <w:pPr>
        <w:pBdr>
          <w:top w:val="nil"/>
          <w:left w:val="nil"/>
          <w:bottom w:val="nil"/>
          <w:right w:val="nil"/>
          <w:between w:val="nil"/>
        </w:pBdr>
      </w:pPr>
      <w:r w:rsidRPr="00F002B7">
        <w:t xml:space="preserve">NOTE: </w:t>
      </w:r>
      <w:r w:rsidR="00D17FFD" w:rsidRPr="00F002B7">
        <w:t>ASCM</w:t>
      </w:r>
      <w:r w:rsidR="00F07A21" w:rsidRPr="00F002B7">
        <w:t xml:space="preserve"> makes up 25% of the final medi</w:t>
      </w:r>
      <w:r w:rsidR="00997AC1" w:rsidRPr="00F002B7">
        <w:t>um</w:t>
      </w:r>
      <w:r w:rsidR="00F07A21" w:rsidRPr="00F002B7">
        <w:t xml:space="preserve"> volume.  It </w:t>
      </w:r>
      <w:r w:rsidR="0023243A" w:rsidRPr="00F002B7">
        <w:t xml:space="preserve">is </w:t>
      </w:r>
      <w:r w:rsidR="00A13CC9" w:rsidRPr="00F002B7">
        <w:t>shelf</w:t>
      </w:r>
      <w:r w:rsidR="00A13CC9">
        <w:t>-</w:t>
      </w:r>
      <w:r w:rsidR="0023243A" w:rsidRPr="00F002B7">
        <w:t xml:space="preserve">stable and </w:t>
      </w:r>
      <w:r w:rsidR="00886E59" w:rsidRPr="00F002B7">
        <w:t xml:space="preserve">can be prepared </w:t>
      </w:r>
      <w:r w:rsidR="00C73FA1" w:rsidRPr="00F002B7">
        <w:t>in bulk</w:t>
      </w:r>
      <w:r w:rsidR="00A13CC9">
        <w:t xml:space="preserve"> or </w:t>
      </w:r>
      <w:r w:rsidR="00886E59" w:rsidRPr="00F002B7">
        <w:t>in advance</w:t>
      </w:r>
      <w:r w:rsidR="00C73FA1" w:rsidRPr="00F002B7">
        <w:t>.</w:t>
      </w:r>
      <w:r w:rsidR="00F0572D" w:rsidRPr="00F002B7">
        <w:t xml:space="preserve">  If being prepared for later use, </w:t>
      </w:r>
      <w:r w:rsidR="00A13CC9">
        <w:t xml:space="preserve">autoclave </w:t>
      </w:r>
      <w:r w:rsidR="00B00971" w:rsidRPr="00F002B7">
        <w:t>the chemical mix</w:t>
      </w:r>
      <w:r w:rsidR="00F0572D" w:rsidRPr="00F002B7">
        <w:t xml:space="preserve"> </w:t>
      </w:r>
      <w:r w:rsidR="00DE64BE">
        <w:t>and</w:t>
      </w:r>
      <w:r w:rsidR="00F0572D" w:rsidRPr="00F002B7">
        <w:t xml:space="preserve"> </w:t>
      </w:r>
      <w:r w:rsidR="00596AF9" w:rsidRPr="00F002B7">
        <w:t xml:space="preserve">safely </w:t>
      </w:r>
      <w:r w:rsidR="00F0572D" w:rsidRPr="00F002B7">
        <w:t xml:space="preserve">store </w:t>
      </w:r>
      <w:r w:rsidR="00DE64BE">
        <w:t xml:space="preserve">it </w:t>
      </w:r>
      <w:r w:rsidR="00F0572D" w:rsidRPr="00F002B7">
        <w:t>at room temperature.</w:t>
      </w:r>
    </w:p>
    <w:p w14:paraId="7E28424B" w14:textId="77777777" w:rsidR="00F002B7" w:rsidRPr="00F002B7" w:rsidRDefault="00F002B7" w:rsidP="00F002B7">
      <w:pPr>
        <w:pBdr>
          <w:top w:val="nil"/>
          <w:left w:val="nil"/>
          <w:bottom w:val="nil"/>
          <w:right w:val="nil"/>
          <w:between w:val="nil"/>
        </w:pBdr>
      </w:pPr>
    </w:p>
    <w:p w14:paraId="0C407A1A" w14:textId="7CECB453" w:rsidR="00CF4760" w:rsidRDefault="00C73FA1" w:rsidP="00401CBF">
      <w:pPr>
        <w:pStyle w:val="ListParagraph"/>
        <w:numPr>
          <w:ilvl w:val="2"/>
          <w:numId w:val="17"/>
        </w:numPr>
        <w:pBdr>
          <w:top w:val="nil"/>
          <w:left w:val="nil"/>
          <w:bottom w:val="nil"/>
          <w:right w:val="nil"/>
          <w:between w:val="nil"/>
        </w:pBdr>
        <w:ind w:left="0" w:firstLine="0"/>
      </w:pPr>
      <w:r w:rsidRPr="00F002B7">
        <w:t xml:space="preserve">Mix </w:t>
      </w:r>
      <w:r w:rsidR="00DE64BE">
        <w:t xml:space="preserve">the </w:t>
      </w:r>
      <w:r w:rsidRPr="00F002B7">
        <w:t>constituent chemical stock solutions.</w:t>
      </w:r>
    </w:p>
    <w:p w14:paraId="77CD5DB6" w14:textId="77777777" w:rsidR="00F002B7" w:rsidRPr="00F002B7" w:rsidRDefault="00F002B7" w:rsidP="00401CBF">
      <w:pPr>
        <w:pStyle w:val="ListParagraph"/>
        <w:pBdr>
          <w:top w:val="nil"/>
          <w:left w:val="nil"/>
          <w:bottom w:val="nil"/>
          <w:right w:val="nil"/>
          <w:between w:val="nil"/>
        </w:pBdr>
        <w:ind w:left="0"/>
      </w:pPr>
    </w:p>
    <w:p w14:paraId="5B32D225" w14:textId="4CE87886" w:rsidR="00387548" w:rsidRDefault="00DE64BE" w:rsidP="00401CBF">
      <w:pPr>
        <w:pStyle w:val="ListParagraph"/>
        <w:numPr>
          <w:ilvl w:val="3"/>
          <w:numId w:val="17"/>
        </w:numPr>
        <w:pBdr>
          <w:top w:val="nil"/>
          <w:left w:val="nil"/>
          <w:bottom w:val="nil"/>
          <w:right w:val="nil"/>
          <w:between w:val="nil"/>
        </w:pBdr>
        <w:ind w:left="0" w:firstLine="0"/>
      </w:pPr>
      <w:r>
        <w:t xml:space="preserve">Prepare </w:t>
      </w:r>
      <w:r w:rsidR="00ED2147" w:rsidRPr="00F002B7">
        <w:t>1</w:t>
      </w:r>
      <w:r>
        <w:t xml:space="preserve"> </w:t>
      </w:r>
      <w:r w:rsidR="00ED2147" w:rsidRPr="00F002B7">
        <w:t>M NaCl stock</w:t>
      </w:r>
      <w:r>
        <w:t xml:space="preserve">: Add </w:t>
      </w:r>
      <w:r w:rsidR="00ED2147" w:rsidRPr="00F002B7">
        <w:t xml:space="preserve">58.44 g of NaCl per </w:t>
      </w:r>
      <w:r w:rsidR="004761CB">
        <w:t>liter</w:t>
      </w:r>
      <w:r w:rsidR="00ED2147" w:rsidRPr="00F002B7">
        <w:t xml:space="preserve"> of sterile water.</w:t>
      </w:r>
    </w:p>
    <w:p w14:paraId="10D8E062" w14:textId="77777777" w:rsidR="00F002B7" w:rsidRPr="00F002B7" w:rsidRDefault="00F002B7" w:rsidP="00401CBF">
      <w:pPr>
        <w:pStyle w:val="ListParagraph"/>
        <w:pBdr>
          <w:top w:val="nil"/>
          <w:left w:val="nil"/>
          <w:bottom w:val="nil"/>
          <w:right w:val="nil"/>
          <w:between w:val="nil"/>
        </w:pBdr>
        <w:ind w:left="0"/>
      </w:pPr>
    </w:p>
    <w:p w14:paraId="01E80E91" w14:textId="65EDDDF3" w:rsidR="00ED2147" w:rsidRDefault="00DE64BE" w:rsidP="00401CBF">
      <w:pPr>
        <w:pStyle w:val="ListParagraph"/>
        <w:numPr>
          <w:ilvl w:val="3"/>
          <w:numId w:val="17"/>
        </w:numPr>
        <w:pBdr>
          <w:top w:val="nil"/>
          <w:left w:val="nil"/>
          <w:bottom w:val="nil"/>
          <w:right w:val="nil"/>
          <w:between w:val="nil"/>
        </w:pBdr>
        <w:ind w:left="0" w:firstLine="0"/>
      </w:pPr>
      <w:r>
        <w:t xml:space="preserve">Prepare </w:t>
      </w:r>
      <w:r w:rsidR="00ED2147" w:rsidRPr="00F002B7">
        <w:t>1</w:t>
      </w:r>
      <w:r>
        <w:t xml:space="preserve"> </w:t>
      </w:r>
      <w:r w:rsidR="00ED2147" w:rsidRPr="00F002B7">
        <w:t xml:space="preserve">M </w:t>
      </w:r>
      <w:proofErr w:type="spellStart"/>
      <w:r w:rsidR="00ED2147" w:rsidRPr="00F002B7">
        <w:t>KCl</w:t>
      </w:r>
      <w:proofErr w:type="spellEnd"/>
      <w:r w:rsidR="00ED2147" w:rsidRPr="00F002B7">
        <w:t xml:space="preserve"> stock</w:t>
      </w:r>
      <w:r>
        <w:t>:</w:t>
      </w:r>
      <w:r w:rsidRPr="00F002B7">
        <w:t xml:space="preserve"> </w:t>
      </w:r>
      <w:r>
        <w:t xml:space="preserve">Add </w:t>
      </w:r>
      <w:r w:rsidR="006621E4" w:rsidRPr="00F002B7">
        <w:t xml:space="preserve">74.55 g of </w:t>
      </w:r>
      <w:proofErr w:type="spellStart"/>
      <w:r w:rsidR="006621E4" w:rsidRPr="00F002B7">
        <w:t>KCl</w:t>
      </w:r>
      <w:proofErr w:type="spellEnd"/>
      <w:r w:rsidR="006621E4" w:rsidRPr="00F002B7">
        <w:t xml:space="preserve"> per </w:t>
      </w:r>
      <w:r w:rsidR="004761CB">
        <w:t>liter</w:t>
      </w:r>
      <w:r w:rsidR="004761CB" w:rsidRPr="00F002B7">
        <w:t xml:space="preserve"> </w:t>
      </w:r>
      <w:r w:rsidR="006621E4" w:rsidRPr="00F002B7">
        <w:t>of sterile water.</w:t>
      </w:r>
    </w:p>
    <w:p w14:paraId="15CF123E" w14:textId="77777777" w:rsidR="00F002B7" w:rsidRPr="00F002B7" w:rsidRDefault="00F002B7" w:rsidP="00401CBF">
      <w:pPr>
        <w:pBdr>
          <w:top w:val="nil"/>
          <w:left w:val="nil"/>
          <w:bottom w:val="nil"/>
          <w:right w:val="nil"/>
          <w:between w:val="nil"/>
        </w:pBdr>
      </w:pPr>
    </w:p>
    <w:p w14:paraId="5713177A" w14:textId="428DF609" w:rsidR="006621E4" w:rsidRDefault="00DE64BE" w:rsidP="00401CBF">
      <w:pPr>
        <w:pStyle w:val="ListParagraph"/>
        <w:numPr>
          <w:ilvl w:val="3"/>
          <w:numId w:val="17"/>
        </w:numPr>
        <w:pBdr>
          <w:top w:val="nil"/>
          <w:left w:val="nil"/>
          <w:bottom w:val="nil"/>
          <w:right w:val="nil"/>
          <w:between w:val="nil"/>
        </w:pBdr>
        <w:ind w:left="0" w:firstLine="0"/>
      </w:pPr>
      <w:r>
        <w:t xml:space="preserve">Prepare </w:t>
      </w:r>
      <w:r w:rsidR="006621E4" w:rsidRPr="00F002B7">
        <w:t>1</w:t>
      </w:r>
      <w:r>
        <w:t xml:space="preserve"> </w:t>
      </w:r>
      <w:r w:rsidR="006621E4" w:rsidRPr="00F002B7">
        <w:t>M MgSO</w:t>
      </w:r>
      <w:r w:rsidR="006621E4" w:rsidRPr="00F002B7">
        <w:rPr>
          <w:vertAlign w:val="subscript"/>
        </w:rPr>
        <w:t>4</w:t>
      </w:r>
      <w:r w:rsidR="006621E4" w:rsidRPr="00F002B7">
        <w:t xml:space="preserve"> stock</w:t>
      </w:r>
      <w:r>
        <w:t>: Add</w:t>
      </w:r>
      <w:r w:rsidR="006621E4" w:rsidRPr="00F002B7">
        <w:t xml:space="preserve"> 246.47 </w:t>
      </w:r>
      <w:r>
        <w:t>g</w:t>
      </w:r>
      <w:r w:rsidR="006621E4" w:rsidRPr="00F002B7">
        <w:t xml:space="preserve"> of MgSO</w:t>
      </w:r>
      <w:r w:rsidR="006621E4" w:rsidRPr="00F002B7">
        <w:rPr>
          <w:vertAlign w:val="subscript"/>
        </w:rPr>
        <w:t>4</w:t>
      </w:r>
      <w:r>
        <w:t>·</w:t>
      </w:r>
      <w:r w:rsidR="006621E4" w:rsidRPr="00F002B7">
        <w:t>7H</w:t>
      </w:r>
      <w:r w:rsidR="006621E4" w:rsidRPr="00F002B7">
        <w:rPr>
          <w:vertAlign w:val="subscript"/>
        </w:rPr>
        <w:t>2</w:t>
      </w:r>
      <w:r w:rsidR="006621E4" w:rsidRPr="00F002B7">
        <w:t xml:space="preserve">O per </w:t>
      </w:r>
      <w:r w:rsidR="004761CB">
        <w:t>liter</w:t>
      </w:r>
      <w:r w:rsidR="004761CB" w:rsidRPr="00F002B7">
        <w:t xml:space="preserve"> </w:t>
      </w:r>
      <w:r w:rsidR="006621E4" w:rsidRPr="00F002B7">
        <w:t xml:space="preserve">of sterile water, or 120.37 </w:t>
      </w:r>
      <w:r>
        <w:t>g</w:t>
      </w:r>
      <w:r w:rsidR="006621E4" w:rsidRPr="00F002B7">
        <w:t xml:space="preserve"> of anhydrous MgSO4 per </w:t>
      </w:r>
      <w:r w:rsidR="00AE284E">
        <w:t>liter</w:t>
      </w:r>
      <w:r w:rsidR="006621E4" w:rsidRPr="00F002B7">
        <w:t xml:space="preserve"> of sterile water.</w:t>
      </w:r>
    </w:p>
    <w:p w14:paraId="17D801EE" w14:textId="77777777" w:rsidR="00F002B7" w:rsidRPr="00F002B7" w:rsidRDefault="00F002B7" w:rsidP="00401CBF">
      <w:pPr>
        <w:pBdr>
          <w:top w:val="nil"/>
          <w:left w:val="nil"/>
          <w:bottom w:val="nil"/>
          <w:right w:val="nil"/>
          <w:between w:val="nil"/>
        </w:pBdr>
      </w:pPr>
    </w:p>
    <w:p w14:paraId="2398FB6F" w14:textId="25164E63" w:rsidR="006621E4" w:rsidRDefault="00DE64BE" w:rsidP="00401CBF">
      <w:pPr>
        <w:pStyle w:val="ListParagraph"/>
        <w:numPr>
          <w:ilvl w:val="3"/>
          <w:numId w:val="17"/>
        </w:numPr>
        <w:pBdr>
          <w:top w:val="nil"/>
          <w:left w:val="nil"/>
          <w:bottom w:val="nil"/>
          <w:right w:val="nil"/>
          <w:between w:val="nil"/>
        </w:pBdr>
        <w:ind w:left="0" w:firstLine="0"/>
      </w:pPr>
      <w:r>
        <w:t xml:space="preserve">Prepare </w:t>
      </w:r>
      <w:r w:rsidR="006621E4" w:rsidRPr="00F002B7">
        <w:t>1</w:t>
      </w:r>
      <w:r>
        <w:t xml:space="preserve"> </w:t>
      </w:r>
      <w:r w:rsidR="006621E4" w:rsidRPr="00F002B7">
        <w:t>M glucose stock</w:t>
      </w:r>
      <w:r>
        <w:t>: Add</w:t>
      </w:r>
      <w:r w:rsidRPr="00F002B7">
        <w:t xml:space="preserve"> </w:t>
      </w:r>
      <w:r w:rsidR="004073DA" w:rsidRPr="00F002B7">
        <w:t xml:space="preserve">180.16 </w:t>
      </w:r>
      <w:r>
        <w:t>g</w:t>
      </w:r>
      <w:r w:rsidR="004073DA" w:rsidRPr="00F002B7">
        <w:t xml:space="preserve"> of glucose per </w:t>
      </w:r>
      <w:r w:rsidR="004761CB">
        <w:t>liter</w:t>
      </w:r>
      <w:r w:rsidR="004761CB" w:rsidRPr="00F002B7">
        <w:t xml:space="preserve"> </w:t>
      </w:r>
      <w:r w:rsidR="004073DA" w:rsidRPr="00F002B7">
        <w:t>of sterile water.</w:t>
      </w:r>
    </w:p>
    <w:p w14:paraId="41BCFE16" w14:textId="77777777" w:rsidR="00F002B7" w:rsidRPr="00F002B7" w:rsidRDefault="00F002B7" w:rsidP="00401CBF">
      <w:pPr>
        <w:pBdr>
          <w:top w:val="nil"/>
          <w:left w:val="nil"/>
          <w:bottom w:val="nil"/>
          <w:right w:val="nil"/>
          <w:between w:val="nil"/>
        </w:pBdr>
      </w:pPr>
    </w:p>
    <w:p w14:paraId="153F5F2F" w14:textId="2349F87D" w:rsidR="004073DA" w:rsidRDefault="00205BC1" w:rsidP="00401CBF">
      <w:pPr>
        <w:pStyle w:val="ListParagraph"/>
        <w:numPr>
          <w:ilvl w:val="2"/>
          <w:numId w:val="17"/>
        </w:numPr>
        <w:pBdr>
          <w:top w:val="nil"/>
          <w:left w:val="nil"/>
          <w:bottom w:val="nil"/>
          <w:right w:val="nil"/>
          <w:between w:val="nil"/>
        </w:pBdr>
        <w:ind w:left="0" w:firstLine="0"/>
      </w:pPr>
      <w:r w:rsidRPr="00F002B7">
        <w:t xml:space="preserve">Autoclave </w:t>
      </w:r>
      <w:r w:rsidR="00520AD2" w:rsidRPr="00F002B7">
        <w:t xml:space="preserve">sterilize </w:t>
      </w:r>
      <w:r w:rsidR="00DE64BE">
        <w:t xml:space="preserve">the </w:t>
      </w:r>
      <w:r w:rsidR="00520AD2" w:rsidRPr="00F002B7">
        <w:t>chemical stock solutions</w:t>
      </w:r>
      <w:r w:rsidR="00506767" w:rsidRPr="00F002B7">
        <w:t>, as well as an empty 250 mL</w:t>
      </w:r>
      <w:r w:rsidR="005D7110" w:rsidRPr="00F002B7">
        <w:t xml:space="preserve"> bottle.</w:t>
      </w:r>
      <w:r w:rsidR="000A6FE6" w:rsidRPr="00F002B7">
        <w:t xml:space="preserve">  </w:t>
      </w:r>
      <w:r w:rsidR="00DE64BE">
        <w:t>Perform the a</w:t>
      </w:r>
      <w:r w:rsidR="000A6FE6" w:rsidRPr="00F002B7">
        <w:t>utoclaving</w:t>
      </w:r>
      <w:r w:rsidR="008F1111" w:rsidRPr="00F002B7">
        <w:t xml:space="preserve"> steps</w:t>
      </w:r>
      <w:r w:rsidR="000A6FE6" w:rsidRPr="00F002B7">
        <w:t xml:space="preserve"> to </w:t>
      </w:r>
      <w:r w:rsidR="008F1111" w:rsidRPr="00F002B7">
        <w:t>at least standard values of 121</w:t>
      </w:r>
      <w:r w:rsidR="00DE64BE">
        <w:t xml:space="preserve"> </w:t>
      </w:r>
      <w:r w:rsidR="008F1111" w:rsidRPr="00F002B7">
        <w:t>°C and 15 PSI for 30 min.</w:t>
      </w:r>
    </w:p>
    <w:p w14:paraId="44B91F02" w14:textId="77777777" w:rsidR="00F002B7" w:rsidRPr="00F002B7" w:rsidRDefault="00F002B7" w:rsidP="00401CBF">
      <w:pPr>
        <w:pBdr>
          <w:top w:val="nil"/>
          <w:left w:val="nil"/>
          <w:bottom w:val="nil"/>
          <w:right w:val="nil"/>
          <w:between w:val="nil"/>
        </w:pBdr>
      </w:pPr>
    </w:p>
    <w:p w14:paraId="253F437A" w14:textId="57FFE500" w:rsidR="00520AD2" w:rsidRDefault="00127304" w:rsidP="00401CBF">
      <w:pPr>
        <w:pStyle w:val="ListParagraph"/>
        <w:numPr>
          <w:ilvl w:val="2"/>
          <w:numId w:val="17"/>
        </w:numPr>
        <w:pBdr>
          <w:top w:val="nil"/>
          <w:left w:val="nil"/>
          <w:bottom w:val="nil"/>
          <w:right w:val="nil"/>
          <w:between w:val="nil"/>
        </w:pBdr>
        <w:ind w:left="0" w:firstLine="0"/>
      </w:pPr>
      <w:r w:rsidRPr="00F002B7">
        <w:t xml:space="preserve">Add </w:t>
      </w:r>
      <w:r w:rsidR="004761CB" w:rsidRPr="00F002B7">
        <w:t>80.59 mL</w:t>
      </w:r>
      <w:r w:rsidR="00A40836" w:rsidRPr="00F002B7">
        <w:t xml:space="preserve"> </w:t>
      </w:r>
      <w:r w:rsidR="00DE64BE">
        <w:t xml:space="preserve">of </w:t>
      </w:r>
      <w:r w:rsidR="00A40836" w:rsidRPr="00F002B7">
        <w:t>ster</w:t>
      </w:r>
      <w:r w:rsidR="00EF54BF" w:rsidRPr="00F002B7">
        <w:t xml:space="preserve">ile water </w:t>
      </w:r>
      <w:r w:rsidR="002F487C" w:rsidRPr="00F002B7">
        <w:t>to the empty 250 mL bottle.</w:t>
      </w:r>
    </w:p>
    <w:p w14:paraId="6CD6E4DE" w14:textId="77777777" w:rsidR="00F002B7" w:rsidRPr="00F002B7" w:rsidRDefault="00F002B7" w:rsidP="00401CBF">
      <w:pPr>
        <w:pBdr>
          <w:top w:val="nil"/>
          <w:left w:val="nil"/>
          <w:bottom w:val="nil"/>
          <w:right w:val="nil"/>
          <w:between w:val="nil"/>
        </w:pBdr>
      </w:pPr>
    </w:p>
    <w:p w14:paraId="2B842C5B" w14:textId="3CE29D43" w:rsidR="002F487C" w:rsidRDefault="002F487C" w:rsidP="00401CBF">
      <w:pPr>
        <w:pStyle w:val="ListParagraph"/>
        <w:numPr>
          <w:ilvl w:val="2"/>
          <w:numId w:val="17"/>
        </w:numPr>
        <w:pBdr>
          <w:top w:val="nil"/>
          <w:left w:val="nil"/>
          <w:bottom w:val="nil"/>
          <w:right w:val="nil"/>
          <w:between w:val="nil"/>
        </w:pBdr>
        <w:ind w:left="0" w:firstLine="0"/>
      </w:pPr>
      <w:r w:rsidRPr="00F002B7">
        <w:t xml:space="preserve">Add 152.30 mL </w:t>
      </w:r>
      <w:r w:rsidR="00DE64BE">
        <w:t xml:space="preserve">of </w:t>
      </w:r>
      <w:r w:rsidRPr="00F002B7">
        <w:t>1</w:t>
      </w:r>
      <w:r w:rsidR="004761CB">
        <w:t xml:space="preserve"> </w:t>
      </w:r>
      <w:r w:rsidRPr="00F002B7">
        <w:t>M NaCl stock to the mix.</w:t>
      </w:r>
    </w:p>
    <w:p w14:paraId="267C3D87" w14:textId="77777777" w:rsidR="00F002B7" w:rsidRPr="00F002B7" w:rsidRDefault="00F002B7" w:rsidP="00401CBF">
      <w:pPr>
        <w:pBdr>
          <w:top w:val="nil"/>
          <w:left w:val="nil"/>
          <w:bottom w:val="nil"/>
          <w:right w:val="nil"/>
          <w:between w:val="nil"/>
        </w:pBdr>
      </w:pPr>
    </w:p>
    <w:p w14:paraId="4B61D337" w14:textId="1763E2FE" w:rsidR="002F487C" w:rsidRDefault="002F487C" w:rsidP="00401CBF">
      <w:pPr>
        <w:pStyle w:val="ListParagraph"/>
        <w:numPr>
          <w:ilvl w:val="2"/>
          <w:numId w:val="17"/>
        </w:numPr>
        <w:pBdr>
          <w:top w:val="nil"/>
          <w:left w:val="nil"/>
          <w:bottom w:val="nil"/>
          <w:right w:val="nil"/>
          <w:between w:val="nil"/>
        </w:pBdr>
        <w:ind w:left="0" w:firstLine="0"/>
      </w:pPr>
      <w:r w:rsidRPr="00F002B7">
        <w:t xml:space="preserve">Add </w:t>
      </w:r>
      <w:r w:rsidR="000036EE" w:rsidRPr="00F002B7">
        <w:t>15.8</w:t>
      </w:r>
      <w:r w:rsidRPr="00F002B7">
        <w:t xml:space="preserve"> </w:t>
      </w:r>
      <w:r w:rsidR="00E10E1B" w:rsidRPr="00F002B7">
        <w:t xml:space="preserve">mL </w:t>
      </w:r>
      <w:r w:rsidR="00DE64BE">
        <w:t xml:space="preserve">of </w:t>
      </w:r>
      <w:r w:rsidR="00E10E1B" w:rsidRPr="00F002B7">
        <w:t>1</w:t>
      </w:r>
      <w:r w:rsidR="004761CB">
        <w:t xml:space="preserve"> </w:t>
      </w:r>
      <w:r w:rsidR="00E10E1B" w:rsidRPr="00F002B7">
        <w:t xml:space="preserve">M </w:t>
      </w:r>
      <w:proofErr w:type="spellStart"/>
      <w:r w:rsidR="00E10E1B" w:rsidRPr="00F002B7">
        <w:t>KCl</w:t>
      </w:r>
      <w:proofErr w:type="spellEnd"/>
      <w:r w:rsidR="00E10E1B" w:rsidRPr="00F002B7">
        <w:t xml:space="preserve"> stock to the mix.</w:t>
      </w:r>
    </w:p>
    <w:p w14:paraId="1BB71D51" w14:textId="77777777" w:rsidR="00F002B7" w:rsidRPr="00F002B7" w:rsidRDefault="00F002B7" w:rsidP="00401CBF">
      <w:pPr>
        <w:pBdr>
          <w:top w:val="nil"/>
          <w:left w:val="nil"/>
          <w:bottom w:val="nil"/>
          <w:right w:val="nil"/>
          <w:between w:val="nil"/>
        </w:pBdr>
      </w:pPr>
    </w:p>
    <w:p w14:paraId="30F05641" w14:textId="67EE9160" w:rsidR="00E10E1B" w:rsidRDefault="00E10E1B" w:rsidP="00401CBF">
      <w:pPr>
        <w:pStyle w:val="ListParagraph"/>
        <w:numPr>
          <w:ilvl w:val="2"/>
          <w:numId w:val="17"/>
        </w:numPr>
        <w:pBdr>
          <w:top w:val="nil"/>
          <w:left w:val="nil"/>
          <w:bottom w:val="nil"/>
          <w:right w:val="nil"/>
          <w:between w:val="nil"/>
        </w:pBdr>
        <w:ind w:left="0" w:firstLine="0"/>
      </w:pPr>
      <w:r w:rsidRPr="00F002B7">
        <w:t xml:space="preserve">Add 610 </w:t>
      </w:r>
      <w:proofErr w:type="spellStart"/>
      <w:r w:rsidRPr="00F002B7">
        <w:t>μL</w:t>
      </w:r>
      <w:proofErr w:type="spellEnd"/>
      <w:r w:rsidRPr="00F002B7">
        <w:t xml:space="preserve"> </w:t>
      </w:r>
      <w:r w:rsidR="00DE64BE">
        <w:t xml:space="preserve">of </w:t>
      </w:r>
      <w:r w:rsidR="00D3188C" w:rsidRPr="00F002B7">
        <w:t>1</w:t>
      </w:r>
      <w:r w:rsidR="004761CB">
        <w:t xml:space="preserve"> </w:t>
      </w:r>
      <w:r w:rsidR="00D3188C" w:rsidRPr="00F002B7">
        <w:t>M MgSO</w:t>
      </w:r>
      <w:r w:rsidR="00D3188C" w:rsidRPr="00F002B7">
        <w:rPr>
          <w:vertAlign w:val="subscript"/>
        </w:rPr>
        <w:t>4</w:t>
      </w:r>
      <w:r w:rsidR="00D3188C" w:rsidRPr="00F002B7">
        <w:t xml:space="preserve"> stock to the mix.</w:t>
      </w:r>
    </w:p>
    <w:p w14:paraId="5DA46CA2" w14:textId="77777777" w:rsidR="00F002B7" w:rsidRPr="00F002B7" w:rsidRDefault="00F002B7" w:rsidP="00401CBF">
      <w:pPr>
        <w:pBdr>
          <w:top w:val="nil"/>
          <w:left w:val="nil"/>
          <w:bottom w:val="nil"/>
          <w:right w:val="nil"/>
          <w:between w:val="nil"/>
        </w:pBdr>
      </w:pPr>
    </w:p>
    <w:p w14:paraId="0005F0CD" w14:textId="5B3F9B83" w:rsidR="00F0572D" w:rsidRPr="00F002B7" w:rsidRDefault="000970D7" w:rsidP="00401CBF">
      <w:pPr>
        <w:pStyle w:val="ListParagraph"/>
        <w:numPr>
          <w:ilvl w:val="2"/>
          <w:numId w:val="17"/>
        </w:numPr>
        <w:pBdr>
          <w:top w:val="nil"/>
          <w:left w:val="nil"/>
          <w:bottom w:val="nil"/>
          <w:right w:val="nil"/>
          <w:between w:val="nil"/>
        </w:pBdr>
        <w:ind w:left="0" w:firstLine="0"/>
      </w:pPr>
      <w:r w:rsidRPr="00F002B7">
        <w:t xml:space="preserve">Add </w:t>
      </w:r>
      <w:r w:rsidR="00533B1F" w:rsidRPr="00F002B7">
        <w:t xml:space="preserve">700 </w:t>
      </w:r>
      <w:proofErr w:type="spellStart"/>
      <w:r w:rsidR="00533B1F" w:rsidRPr="00F002B7">
        <w:t>μL</w:t>
      </w:r>
      <w:proofErr w:type="spellEnd"/>
      <w:r w:rsidR="00DE64BE">
        <w:t xml:space="preserve"> of</w:t>
      </w:r>
      <w:r w:rsidR="00183C76" w:rsidRPr="00F002B7">
        <w:t xml:space="preserve"> 1</w:t>
      </w:r>
      <w:r w:rsidR="004761CB">
        <w:t xml:space="preserve"> </w:t>
      </w:r>
      <w:r w:rsidR="00183C76" w:rsidRPr="00F002B7">
        <w:t>M glucose stock to the mix.</w:t>
      </w:r>
    </w:p>
    <w:p w14:paraId="515062A9" w14:textId="4C395A94" w:rsidR="00E26BDC" w:rsidRPr="00F002B7" w:rsidRDefault="00E26BDC" w:rsidP="00401CBF">
      <w:pPr>
        <w:pBdr>
          <w:top w:val="nil"/>
          <w:left w:val="nil"/>
          <w:bottom w:val="nil"/>
          <w:right w:val="nil"/>
          <w:between w:val="nil"/>
        </w:pBdr>
      </w:pPr>
    </w:p>
    <w:p w14:paraId="01A14D93" w14:textId="3AA7BE32" w:rsidR="00E26BDC" w:rsidRPr="00F002B7" w:rsidRDefault="00E26BDC" w:rsidP="00401CBF">
      <w:pPr>
        <w:pStyle w:val="ListParagraph"/>
        <w:numPr>
          <w:ilvl w:val="1"/>
          <w:numId w:val="27"/>
        </w:numPr>
        <w:pBdr>
          <w:top w:val="nil"/>
          <w:left w:val="nil"/>
          <w:bottom w:val="nil"/>
          <w:right w:val="nil"/>
          <w:between w:val="nil"/>
        </w:pBdr>
        <w:ind w:left="0" w:firstLine="0"/>
        <w:rPr>
          <w:i/>
          <w:iCs/>
        </w:rPr>
      </w:pPr>
      <w:r w:rsidRPr="00F002B7">
        <w:t xml:space="preserve">Artificial </w:t>
      </w:r>
      <w:r w:rsidR="00A13CC9" w:rsidRPr="00F002B7">
        <w:t xml:space="preserve">sputum mucin mix </w:t>
      </w:r>
      <w:r w:rsidR="00D17FFD" w:rsidRPr="00F002B7">
        <w:t>(ASMM)</w:t>
      </w:r>
    </w:p>
    <w:p w14:paraId="5D31AAF2" w14:textId="77777777" w:rsidR="00F002B7" w:rsidRPr="0094594E" w:rsidRDefault="00F002B7" w:rsidP="0094594E">
      <w:pPr>
        <w:pBdr>
          <w:top w:val="nil"/>
          <w:left w:val="nil"/>
          <w:bottom w:val="nil"/>
          <w:right w:val="nil"/>
          <w:between w:val="nil"/>
        </w:pBdr>
      </w:pPr>
    </w:p>
    <w:p w14:paraId="6DE99BCA" w14:textId="67CE974B" w:rsidR="00E26BDC" w:rsidRDefault="00E26BDC" w:rsidP="00F002B7">
      <w:pPr>
        <w:pBdr>
          <w:top w:val="nil"/>
          <w:left w:val="nil"/>
          <w:bottom w:val="nil"/>
          <w:right w:val="nil"/>
          <w:between w:val="nil"/>
        </w:pBdr>
      </w:pPr>
      <w:r w:rsidRPr="00F002B7">
        <w:t>NOTE:</w:t>
      </w:r>
      <w:r w:rsidR="00D17FFD" w:rsidRPr="00F002B7">
        <w:t xml:space="preserve"> ASMM</w:t>
      </w:r>
      <w:r w:rsidRPr="00F002B7">
        <w:t xml:space="preserve"> makes up 50% of the final medi</w:t>
      </w:r>
      <w:r w:rsidR="00997AC1" w:rsidRPr="00F002B7">
        <w:t>um</w:t>
      </w:r>
      <w:r w:rsidRPr="00F002B7">
        <w:t xml:space="preserve"> volume.</w:t>
      </w:r>
      <w:r w:rsidR="00AF4877" w:rsidRPr="00F002B7">
        <w:t xml:space="preserve">  </w:t>
      </w:r>
      <w:r w:rsidR="00DE64BE">
        <w:t>Ensure that it is</w:t>
      </w:r>
      <w:r w:rsidR="00AF4877" w:rsidRPr="00F002B7">
        <w:t xml:space="preserve"> prepared</w:t>
      </w:r>
      <w:r w:rsidR="00DE64BE">
        <w:t xml:space="preserve"> on</w:t>
      </w:r>
      <w:r w:rsidR="00AF4877" w:rsidRPr="00F002B7">
        <w:t xml:space="preserve"> </w:t>
      </w:r>
      <w:r w:rsidR="004F0683" w:rsidRPr="00F002B7">
        <w:t>the same day as the final medi</w:t>
      </w:r>
      <w:r w:rsidR="00997AC1" w:rsidRPr="00F002B7">
        <w:t>um</w:t>
      </w:r>
      <w:r w:rsidR="004F0683" w:rsidRPr="00F002B7">
        <w:t xml:space="preserve"> batch.</w:t>
      </w:r>
    </w:p>
    <w:p w14:paraId="059CC0ED" w14:textId="77777777" w:rsidR="00F002B7" w:rsidRPr="00F002B7" w:rsidRDefault="00F002B7" w:rsidP="00F002B7">
      <w:pPr>
        <w:pBdr>
          <w:top w:val="nil"/>
          <w:left w:val="nil"/>
          <w:bottom w:val="nil"/>
          <w:right w:val="nil"/>
          <w:between w:val="nil"/>
        </w:pBdr>
      </w:pPr>
    </w:p>
    <w:p w14:paraId="20F6FB0A" w14:textId="7B8F07D0" w:rsidR="009D797C" w:rsidRDefault="002452AD" w:rsidP="00401CBF">
      <w:pPr>
        <w:pStyle w:val="ListParagraph"/>
        <w:numPr>
          <w:ilvl w:val="2"/>
          <w:numId w:val="27"/>
        </w:numPr>
        <w:pBdr>
          <w:top w:val="nil"/>
          <w:left w:val="nil"/>
          <w:bottom w:val="nil"/>
          <w:right w:val="nil"/>
          <w:between w:val="nil"/>
        </w:pBdr>
        <w:ind w:left="0" w:firstLine="0"/>
      </w:pPr>
      <w:r w:rsidRPr="00F002B7">
        <w:t xml:space="preserve">Add </w:t>
      </w:r>
      <w:r w:rsidR="009F42D6" w:rsidRPr="00F002B7">
        <w:t xml:space="preserve">450 mL </w:t>
      </w:r>
      <w:r w:rsidR="00DE64BE">
        <w:t xml:space="preserve">of </w:t>
      </w:r>
      <w:r w:rsidR="009F42D6" w:rsidRPr="00F002B7">
        <w:t xml:space="preserve">sterile water to </w:t>
      </w:r>
      <w:r w:rsidR="00DE64BE">
        <w:t xml:space="preserve">an </w:t>
      </w:r>
      <w:r w:rsidR="009F42D6" w:rsidRPr="00F002B7">
        <w:t>empty 1</w:t>
      </w:r>
      <w:r w:rsidR="00C90715" w:rsidRPr="00F002B7">
        <w:t xml:space="preserve"> </w:t>
      </w:r>
      <w:r w:rsidR="00DE64BE">
        <w:t>L</w:t>
      </w:r>
      <w:r w:rsidR="009F42D6" w:rsidRPr="00F002B7">
        <w:t xml:space="preserve"> </w:t>
      </w:r>
      <w:r w:rsidR="00304CD9" w:rsidRPr="00F002B7">
        <w:t>bottle.</w:t>
      </w:r>
    </w:p>
    <w:p w14:paraId="582DCFB1" w14:textId="77777777" w:rsidR="00F002B7" w:rsidRPr="00F002B7" w:rsidRDefault="00F002B7" w:rsidP="00401CBF">
      <w:pPr>
        <w:pStyle w:val="ListParagraph"/>
        <w:pBdr>
          <w:top w:val="nil"/>
          <w:left w:val="nil"/>
          <w:bottom w:val="nil"/>
          <w:right w:val="nil"/>
          <w:between w:val="nil"/>
        </w:pBdr>
        <w:ind w:left="0"/>
      </w:pPr>
    </w:p>
    <w:p w14:paraId="10F64686" w14:textId="62531CEE" w:rsidR="00304CD9" w:rsidRDefault="00304CD9" w:rsidP="00401CBF">
      <w:pPr>
        <w:pStyle w:val="ListParagraph"/>
        <w:numPr>
          <w:ilvl w:val="2"/>
          <w:numId w:val="27"/>
        </w:numPr>
        <w:pBdr>
          <w:top w:val="nil"/>
          <w:left w:val="nil"/>
          <w:bottom w:val="nil"/>
          <w:right w:val="nil"/>
          <w:between w:val="nil"/>
        </w:pBdr>
        <w:ind w:left="0" w:firstLine="0"/>
      </w:pPr>
      <w:r w:rsidRPr="00F002B7">
        <w:t>Add 50 mL of 10x Phosphate-Buffered Saline (PBS)</w:t>
      </w:r>
      <w:r w:rsidR="000F07E5" w:rsidRPr="00F002B7">
        <w:t xml:space="preserve"> to the </w:t>
      </w:r>
      <w:r w:rsidR="0091486B" w:rsidRPr="00F002B7">
        <w:t>bottle.</w:t>
      </w:r>
    </w:p>
    <w:p w14:paraId="2989AEE1" w14:textId="77777777" w:rsidR="00F002B7" w:rsidRPr="00F002B7" w:rsidRDefault="00F002B7" w:rsidP="00401CBF">
      <w:pPr>
        <w:pBdr>
          <w:top w:val="nil"/>
          <w:left w:val="nil"/>
          <w:bottom w:val="nil"/>
          <w:right w:val="nil"/>
          <w:between w:val="nil"/>
        </w:pBdr>
      </w:pPr>
    </w:p>
    <w:p w14:paraId="0FE74DEC" w14:textId="31F43663" w:rsidR="000F07E5" w:rsidRDefault="000F07E5" w:rsidP="00401CBF">
      <w:pPr>
        <w:pStyle w:val="ListParagraph"/>
        <w:numPr>
          <w:ilvl w:val="2"/>
          <w:numId w:val="27"/>
        </w:numPr>
        <w:pBdr>
          <w:top w:val="nil"/>
          <w:left w:val="nil"/>
          <w:bottom w:val="nil"/>
          <w:right w:val="nil"/>
          <w:between w:val="nil"/>
        </w:pBdr>
        <w:ind w:left="0" w:firstLine="0"/>
      </w:pPr>
      <w:r w:rsidRPr="00F002B7">
        <w:t xml:space="preserve">Add a disposable magnetic stir bar </w:t>
      </w:r>
      <w:r w:rsidR="0091486B" w:rsidRPr="00F002B7">
        <w:t>to the bottle.</w:t>
      </w:r>
    </w:p>
    <w:p w14:paraId="00D73408" w14:textId="77777777" w:rsidR="00F002B7" w:rsidRPr="00F002B7" w:rsidRDefault="00F002B7" w:rsidP="00401CBF">
      <w:pPr>
        <w:pBdr>
          <w:top w:val="nil"/>
          <w:left w:val="nil"/>
          <w:bottom w:val="nil"/>
          <w:right w:val="nil"/>
          <w:between w:val="nil"/>
        </w:pBdr>
      </w:pPr>
    </w:p>
    <w:p w14:paraId="5490C0CF" w14:textId="63AB2EFF" w:rsidR="004F0683" w:rsidRDefault="007406A5" w:rsidP="00401CBF">
      <w:pPr>
        <w:pStyle w:val="ListParagraph"/>
        <w:numPr>
          <w:ilvl w:val="2"/>
          <w:numId w:val="27"/>
        </w:numPr>
        <w:pBdr>
          <w:top w:val="nil"/>
          <w:left w:val="nil"/>
          <w:bottom w:val="nil"/>
          <w:right w:val="nil"/>
          <w:between w:val="nil"/>
        </w:pBdr>
        <w:ind w:left="0" w:firstLine="0"/>
      </w:pPr>
      <w:r w:rsidRPr="00F002B7">
        <w:t>Auto</w:t>
      </w:r>
      <w:r w:rsidR="0091486B" w:rsidRPr="00F002B7">
        <w:t>clave</w:t>
      </w:r>
      <w:r w:rsidR="00DE64BE">
        <w:t xml:space="preserve"> the</w:t>
      </w:r>
      <w:r w:rsidR="0091486B" w:rsidRPr="00F002B7">
        <w:t xml:space="preserve"> bottle containing PBS and </w:t>
      </w:r>
      <w:r w:rsidR="00DE64BE">
        <w:t xml:space="preserve">the </w:t>
      </w:r>
      <w:r w:rsidR="0091486B" w:rsidRPr="00F002B7">
        <w:t>stir bar.</w:t>
      </w:r>
    </w:p>
    <w:p w14:paraId="79091685" w14:textId="77777777" w:rsidR="00F002B7" w:rsidRPr="00F002B7" w:rsidRDefault="00F002B7" w:rsidP="00401CBF">
      <w:pPr>
        <w:pBdr>
          <w:top w:val="nil"/>
          <w:left w:val="nil"/>
          <w:bottom w:val="nil"/>
          <w:right w:val="nil"/>
          <w:between w:val="nil"/>
        </w:pBdr>
      </w:pPr>
    </w:p>
    <w:p w14:paraId="708D9C6F" w14:textId="392BA229" w:rsidR="009D797C" w:rsidRDefault="008F5ED9" w:rsidP="00401CBF">
      <w:pPr>
        <w:pStyle w:val="ListParagraph"/>
        <w:numPr>
          <w:ilvl w:val="2"/>
          <w:numId w:val="27"/>
        </w:numPr>
        <w:pBdr>
          <w:top w:val="nil"/>
          <w:left w:val="nil"/>
          <w:bottom w:val="nil"/>
          <w:right w:val="nil"/>
          <w:between w:val="nil"/>
        </w:pBdr>
        <w:ind w:left="0" w:firstLine="0"/>
      </w:pPr>
      <w:r w:rsidRPr="00F002B7">
        <w:t xml:space="preserve">Measure out 10 </w:t>
      </w:r>
      <w:r w:rsidR="00DE64BE">
        <w:t>g</w:t>
      </w:r>
      <w:r w:rsidRPr="00F002B7">
        <w:t xml:space="preserve"> </w:t>
      </w:r>
      <w:r w:rsidR="00DE64BE">
        <w:t xml:space="preserve">of </w:t>
      </w:r>
      <w:r w:rsidRPr="00F002B7">
        <w:t>mucin powder</w:t>
      </w:r>
      <w:r w:rsidR="0086591C" w:rsidRPr="00F002B7">
        <w:t xml:space="preserve"> and add </w:t>
      </w:r>
      <w:r w:rsidR="00DE64BE">
        <w:t xml:space="preserve">it </w:t>
      </w:r>
      <w:r w:rsidR="0086591C" w:rsidRPr="00F002B7">
        <w:t>to the PBS.</w:t>
      </w:r>
    </w:p>
    <w:p w14:paraId="765D93AC" w14:textId="77777777" w:rsidR="00F002B7" w:rsidRPr="00F002B7" w:rsidRDefault="00F002B7" w:rsidP="00401CBF">
      <w:pPr>
        <w:pBdr>
          <w:top w:val="nil"/>
          <w:left w:val="nil"/>
          <w:bottom w:val="nil"/>
          <w:right w:val="nil"/>
          <w:between w:val="nil"/>
        </w:pBdr>
      </w:pPr>
    </w:p>
    <w:p w14:paraId="72DF9D9C" w14:textId="2A17A37B" w:rsidR="0086591C" w:rsidRDefault="0086591C" w:rsidP="00401CBF">
      <w:pPr>
        <w:pStyle w:val="ListParagraph"/>
        <w:numPr>
          <w:ilvl w:val="2"/>
          <w:numId w:val="27"/>
        </w:numPr>
        <w:pBdr>
          <w:top w:val="nil"/>
          <w:left w:val="nil"/>
          <w:bottom w:val="nil"/>
          <w:right w:val="nil"/>
          <w:between w:val="nil"/>
        </w:pBdr>
        <w:ind w:left="0" w:firstLine="0"/>
      </w:pPr>
      <w:r w:rsidRPr="00F002B7">
        <w:t xml:space="preserve">Shake </w:t>
      </w:r>
      <w:r w:rsidR="00DE64BE">
        <w:t xml:space="preserve">the </w:t>
      </w:r>
      <w:r w:rsidRPr="00F002B7">
        <w:t>bottle vigorously for preliminary mixing.</w:t>
      </w:r>
    </w:p>
    <w:p w14:paraId="09092797" w14:textId="77777777" w:rsidR="00F002B7" w:rsidRPr="00F002B7" w:rsidRDefault="00F002B7" w:rsidP="00401CBF">
      <w:pPr>
        <w:pBdr>
          <w:top w:val="nil"/>
          <w:left w:val="nil"/>
          <w:bottom w:val="nil"/>
          <w:right w:val="nil"/>
          <w:between w:val="nil"/>
        </w:pBdr>
      </w:pPr>
    </w:p>
    <w:p w14:paraId="4A321B17" w14:textId="7BE67113" w:rsidR="0086591C" w:rsidRDefault="0086591C" w:rsidP="00401CBF">
      <w:pPr>
        <w:pStyle w:val="ListParagraph"/>
        <w:numPr>
          <w:ilvl w:val="2"/>
          <w:numId w:val="27"/>
        </w:numPr>
        <w:pBdr>
          <w:top w:val="nil"/>
          <w:left w:val="nil"/>
          <w:bottom w:val="nil"/>
          <w:right w:val="nil"/>
          <w:between w:val="nil"/>
        </w:pBdr>
        <w:ind w:left="0" w:firstLine="0"/>
      </w:pPr>
      <w:r w:rsidRPr="00F002B7">
        <w:t xml:space="preserve">Place </w:t>
      </w:r>
      <w:r w:rsidR="00DE64BE">
        <w:t xml:space="preserve">the </w:t>
      </w:r>
      <w:r w:rsidRPr="00F002B7">
        <w:t xml:space="preserve">bottle onto </w:t>
      </w:r>
      <w:r w:rsidR="00DE64BE">
        <w:t xml:space="preserve">a </w:t>
      </w:r>
      <w:r w:rsidRPr="00F002B7">
        <w:t xml:space="preserve">hot plate with </w:t>
      </w:r>
      <w:r w:rsidR="00DE64BE">
        <w:t xml:space="preserve">a </w:t>
      </w:r>
      <w:r w:rsidRPr="00F002B7">
        <w:t xml:space="preserve">magnetic stirrer.  </w:t>
      </w:r>
      <w:r w:rsidR="00743D47" w:rsidRPr="00F002B7">
        <w:t>Set heat to medium-high</w:t>
      </w:r>
      <w:r w:rsidR="004A1203" w:rsidRPr="00F002B7">
        <w:t xml:space="preserve"> targeting 50</w:t>
      </w:r>
      <w:r w:rsidR="00DE64BE">
        <w:t xml:space="preserve"> </w:t>
      </w:r>
      <w:r w:rsidR="004A1203" w:rsidRPr="00F002B7">
        <w:t>°C</w:t>
      </w:r>
      <w:r w:rsidR="00596AF9" w:rsidRPr="00F002B7">
        <w:t xml:space="preserve"> </w:t>
      </w:r>
      <w:r w:rsidR="00743D47" w:rsidRPr="00F002B7">
        <w:t>and stirring speed to</w:t>
      </w:r>
      <w:r w:rsidR="00C90715" w:rsidRPr="00F002B7">
        <w:t xml:space="preserve"> 1100 rpm</w:t>
      </w:r>
      <w:r w:rsidR="00743D47" w:rsidRPr="00F002B7">
        <w:t xml:space="preserve">.  Ramp up </w:t>
      </w:r>
      <w:r w:rsidR="00DE64BE">
        <w:t xml:space="preserve">the </w:t>
      </w:r>
      <w:r w:rsidR="00743D47" w:rsidRPr="00F002B7">
        <w:t>speed gradually so</w:t>
      </w:r>
      <w:r w:rsidR="00DE64BE">
        <w:t xml:space="preserve"> that</w:t>
      </w:r>
      <w:r w:rsidR="00743D47" w:rsidRPr="00F002B7">
        <w:t xml:space="preserve"> </w:t>
      </w:r>
      <w:r w:rsidR="004F1896" w:rsidRPr="00F002B7">
        <w:t>the bar does not fly off the magnet.</w:t>
      </w:r>
    </w:p>
    <w:p w14:paraId="50811975" w14:textId="77777777" w:rsidR="00F002B7" w:rsidRPr="00F002B7" w:rsidRDefault="00F002B7" w:rsidP="00401CBF">
      <w:pPr>
        <w:pBdr>
          <w:top w:val="nil"/>
          <w:left w:val="nil"/>
          <w:bottom w:val="nil"/>
          <w:right w:val="nil"/>
          <w:between w:val="nil"/>
        </w:pBdr>
      </w:pPr>
    </w:p>
    <w:p w14:paraId="737AB5B8" w14:textId="59F8D270" w:rsidR="004F1896" w:rsidRDefault="004F1896" w:rsidP="00401CBF">
      <w:pPr>
        <w:pStyle w:val="ListParagraph"/>
        <w:numPr>
          <w:ilvl w:val="3"/>
          <w:numId w:val="27"/>
        </w:numPr>
        <w:pBdr>
          <w:top w:val="nil"/>
          <w:left w:val="nil"/>
          <w:bottom w:val="nil"/>
          <w:right w:val="nil"/>
          <w:between w:val="nil"/>
        </w:pBdr>
        <w:ind w:left="0" w:firstLine="0"/>
      </w:pPr>
      <w:r w:rsidRPr="00F002B7">
        <w:t xml:space="preserve">Allow to heat and stir for 15 </w:t>
      </w:r>
      <w:r w:rsidR="00DE64BE">
        <w:t>min</w:t>
      </w:r>
      <w:r w:rsidRPr="00F002B7">
        <w:t>.</w:t>
      </w:r>
    </w:p>
    <w:p w14:paraId="077F3D9D" w14:textId="77777777" w:rsidR="00F002B7" w:rsidRPr="00F002B7" w:rsidRDefault="00F002B7" w:rsidP="00401CBF">
      <w:pPr>
        <w:pBdr>
          <w:top w:val="nil"/>
          <w:left w:val="nil"/>
          <w:bottom w:val="nil"/>
          <w:right w:val="nil"/>
          <w:between w:val="nil"/>
        </w:pBdr>
      </w:pPr>
    </w:p>
    <w:p w14:paraId="1553496C" w14:textId="03956754" w:rsidR="004F1896" w:rsidRDefault="004F1896" w:rsidP="00401CBF">
      <w:pPr>
        <w:pStyle w:val="ListParagraph"/>
        <w:numPr>
          <w:ilvl w:val="3"/>
          <w:numId w:val="27"/>
        </w:numPr>
        <w:pBdr>
          <w:top w:val="nil"/>
          <w:left w:val="nil"/>
          <w:bottom w:val="nil"/>
          <w:right w:val="nil"/>
          <w:between w:val="nil"/>
        </w:pBdr>
        <w:ind w:left="0" w:firstLine="0"/>
      </w:pPr>
      <w:r w:rsidRPr="00F002B7">
        <w:t xml:space="preserve">Pick up the bottle with heat-resistant gloves.  Observe to check if mucin powder settles out of </w:t>
      </w:r>
      <w:r w:rsidR="00DE64BE">
        <w:t xml:space="preserve">the </w:t>
      </w:r>
      <w:r w:rsidRPr="00F002B7">
        <w:t>solution.</w:t>
      </w:r>
    </w:p>
    <w:p w14:paraId="670FA980" w14:textId="77777777" w:rsidR="00F002B7" w:rsidRPr="00F002B7" w:rsidRDefault="00F002B7" w:rsidP="00401CBF">
      <w:pPr>
        <w:pBdr>
          <w:top w:val="nil"/>
          <w:left w:val="nil"/>
          <w:bottom w:val="nil"/>
          <w:right w:val="nil"/>
          <w:between w:val="nil"/>
        </w:pBdr>
      </w:pPr>
    </w:p>
    <w:p w14:paraId="2AF76DB1" w14:textId="6362C5AA" w:rsidR="004F1896" w:rsidRDefault="000835FF" w:rsidP="00401CBF">
      <w:pPr>
        <w:pStyle w:val="ListParagraph"/>
        <w:numPr>
          <w:ilvl w:val="3"/>
          <w:numId w:val="27"/>
        </w:numPr>
        <w:pBdr>
          <w:top w:val="nil"/>
          <w:left w:val="nil"/>
          <w:bottom w:val="nil"/>
          <w:right w:val="nil"/>
          <w:between w:val="nil"/>
        </w:pBdr>
        <w:ind w:left="0" w:firstLine="0"/>
      </w:pPr>
      <w:r w:rsidRPr="00F002B7">
        <w:t>If mucin powder is not fully dissolved, return</w:t>
      </w:r>
      <w:r w:rsidR="00DE64BE">
        <w:t xml:space="preserve"> the bottle</w:t>
      </w:r>
      <w:r w:rsidRPr="00F002B7">
        <w:t xml:space="preserve"> to heat/stirrer for 5</w:t>
      </w:r>
      <w:r w:rsidR="00DE64BE">
        <w:t xml:space="preserve">-min </w:t>
      </w:r>
      <w:r w:rsidRPr="00F002B7">
        <w:t xml:space="preserve">intervals until </w:t>
      </w:r>
      <w:r w:rsidR="00DE64BE">
        <w:t xml:space="preserve">it is </w:t>
      </w:r>
      <w:r w:rsidRPr="00F002B7">
        <w:t>completely dissolved.</w:t>
      </w:r>
    </w:p>
    <w:p w14:paraId="6827981B" w14:textId="77777777" w:rsidR="00F002B7" w:rsidRPr="00F002B7" w:rsidRDefault="00F002B7" w:rsidP="00401CBF">
      <w:pPr>
        <w:pBdr>
          <w:top w:val="nil"/>
          <w:left w:val="nil"/>
          <w:bottom w:val="nil"/>
          <w:right w:val="nil"/>
          <w:between w:val="nil"/>
        </w:pBdr>
      </w:pPr>
    </w:p>
    <w:p w14:paraId="2DDB53E8" w14:textId="23BA5E57" w:rsidR="000835FF" w:rsidRPr="00F002B7" w:rsidRDefault="000835FF" w:rsidP="00401CBF">
      <w:pPr>
        <w:pStyle w:val="ListParagraph"/>
        <w:numPr>
          <w:ilvl w:val="2"/>
          <w:numId w:val="27"/>
        </w:numPr>
        <w:pBdr>
          <w:top w:val="nil"/>
          <w:left w:val="nil"/>
          <w:bottom w:val="nil"/>
          <w:right w:val="nil"/>
          <w:between w:val="nil"/>
        </w:pBdr>
        <w:ind w:left="0" w:firstLine="0"/>
      </w:pPr>
      <w:r w:rsidRPr="00F002B7">
        <w:t xml:space="preserve">Allow </w:t>
      </w:r>
      <w:r w:rsidR="00DE64BE">
        <w:t xml:space="preserve">the </w:t>
      </w:r>
      <w:r w:rsidRPr="00F002B7">
        <w:t>mucin mix to cool to room temperature</w:t>
      </w:r>
      <w:r w:rsidR="00E52822" w:rsidRPr="00F002B7">
        <w:t>.</w:t>
      </w:r>
    </w:p>
    <w:p w14:paraId="4C55BF73" w14:textId="20ED0D88" w:rsidR="00E52822" w:rsidRPr="00F002B7" w:rsidRDefault="00E52822" w:rsidP="00F002B7">
      <w:pPr>
        <w:pBdr>
          <w:top w:val="nil"/>
          <w:left w:val="nil"/>
          <w:bottom w:val="nil"/>
          <w:right w:val="nil"/>
          <w:between w:val="nil"/>
        </w:pBdr>
      </w:pPr>
    </w:p>
    <w:p w14:paraId="2809EDD4" w14:textId="1AC3D5AC" w:rsidR="0049402E" w:rsidRDefault="0049402E" w:rsidP="0094594E">
      <w:pPr>
        <w:pStyle w:val="ListParagraph"/>
        <w:numPr>
          <w:ilvl w:val="1"/>
          <w:numId w:val="27"/>
        </w:numPr>
        <w:pBdr>
          <w:top w:val="nil"/>
          <w:left w:val="nil"/>
          <w:bottom w:val="nil"/>
          <w:right w:val="nil"/>
          <w:between w:val="nil"/>
        </w:pBdr>
        <w:ind w:left="0" w:firstLine="0"/>
      </w:pPr>
      <w:r w:rsidRPr="00F002B7">
        <w:t xml:space="preserve">Artificial </w:t>
      </w:r>
      <w:r w:rsidR="00DE64BE" w:rsidRPr="00F002B7">
        <w:t xml:space="preserve">sputum biological mix </w:t>
      </w:r>
      <w:r w:rsidR="00D17FFD" w:rsidRPr="00F002B7">
        <w:t>(ASBM)</w:t>
      </w:r>
    </w:p>
    <w:p w14:paraId="46A3BAF2" w14:textId="77777777" w:rsidR="00F002B7" w:rsidRPr="00F002B7" w:rsidRDefault="00F002B7" w:rsidP="0094594E">
      <w:pPr>
        <w:pBdr>
          <w:top w:val="nil"/>
          <w:left w:val="nil"/>
          <w:bottom w:val="nil"/>
          <w:right w:val="nil"/>
          <w:between w:val="nil"/>
        </w:pBdr>
      </w:pPr>
    </w:p>
    <w:p w14:paraId="2D67E317" w14:textId="3220B6E9" w:rsidR="0049402E" w:rsidRPr="00F002B7" w:rsidRDefault="0049402E" w:rsidP="00F002B7">
      <w:pPr>
        <w:pBdr>
          <w:top w:val="nil"/>
          <w:left w:val="nil"/>
          <w:bottom w:val="nil"/>
          <w:right w:val="nil"/>
          <w:between w:val="nil"/>
        </w:pBdr>
      </w:pPr>
      <w:r w:rsidRPr="00F002B7">
        <w:t>NOTE: A</w:t>
      </w:r>
      <w:r w:rsidR="00D17FFD" w:rsidRPr="00F002B7">
        <w:t>SBM</w:t>
      </w:r>
      <w:r w:rsidRPr="00F002B7">
        <w:t xml:space="preserve"> </w:t>
      </w:r>
      <w:r w:rsidR="00B270CB" w:rsidRPr="00F002B7">
        <w:t>is</w:t>
      </w:r>
      <w:r w:rsidRPr="00F002B7">
        <w:t xml:space="preserve"> 25% of the final medi</w:t>
      </w:r>
      <w:r w:rsidR="00997AC1" w:rsidRPr="00F002B7">
        <w:t>um</w:t>
      </w:r>
      <w:r w:rsidRPr="00F002B7">
        <w:t xml:space="preserve"> volume.  </w:t>
      </w:r>
      <w:r w:rsidR="00DE64BE">
        <w:t>P</w:t>
      </w:r>
      <w:r w:rsidRPr="00F002B7">
        <w:t>repare</w:t>
      </w:r>
      <w:r w:rsidR="00DE64BE">
        <w:t xml:space="preserve"> it on</w:t>
      </w:r>
      <w:r w:rsidRPr="00F002B7">
        <w:t xml:space="preserve"> the same day as the final medi</w:t>
      </w:r>
      <w:r w:rsidR="00997AC1" w:rsidRPr="00F002B7">
        <w:t>um</w:t>
      </w:r>
      <w:r w:rsidRPr="00F002B7">
        <w:t xml:space="preserve"> batch, and </w:t>
      </w:r>
      <w:r w:rsidR="00BC4934" w:rsidRPr="00F002B7">
        <w:t xml:space="preserve">unlike the other mixes, </w:t>
      </w:r>
      <w:r w:rsidR="00DE64BE">
        <w:t xml:space="preserve">do not expose </w:t>
      </w:r>
      <w:r w:rsidR="00BC4934" w:rsidRPr="00F002B7">
        <w:t xml:space="preserve">its components to </w:t>
      </w:r>
      <w:r w:rsidR="00143CF2" w:rsidRPr="00F002B7">
        <w:t xml:space="preserve">any </w:t>
      </w:r>
      <w:r w:rsidR="00BC4934" w:rsidRPr="00F002B7">
        <w:t>heat.</w:t>
      </w:r>
    </w:p>
    <w:p w14:paraId="5329A76F" w14:textId="77777777" w:rsidR="00F002B7" w:rsidRPr="0094594E" w:rsidRDefault="00F002B7" w:rsidP="00F002B7">
      <w:pPr>
        <w:pBdr>
          <w:top w:val="nil"/>
          <w:left w:val="nil"/>
          <w:bottom w:val="nil"/>
          <w:right w:val="nil"/>
          <w:between w:val="nil"/>
        </w:pBdr>
      </w:pPr>
    </w:p>
    <w:p w14:paraId="64DE6EF9" w14:textId="57E5C022" w:rsidR="00401CBF" w:rsidRDefault="00D71091" w:rsidP="0094594E">
      <w:pPr>
        <w:pStyle w:val="ListParagraph"/>
        <w:numPr>
          <w:ilvl w:val="2"/>
          <w:numId w:val="27"/>
        </w:numPr>
        <w:pBdr>
          <w:top w:val="nil"/>
          <w:left w:val="nil"/>
          <w:bottom w:val="nil"/>
          <w:right w:val="nil"/>
          <w:between w:val="nil"/>
        </w:pBdr>
        <w:ind w:left="0" w:firstLine="0"/>
      </w:pPr>
      <w:r w:rsidRPr="00F002B7">
        <w:t xml:space="preserve">Thaw </w:t>
      </w:r>
      <w:r w:rsidR="00DE64BE">
        <w:t xml:space="preserve">the </w:t>
      </w:r>
      <w:r w:rsidR="005F62DF" w:rsidRPr="00F002B7">
        <w:t xml:space="preserve">100x </w:t>
      </w:r>
      <w:r w:rsidRPr="00F002B7">
        <w:t xml:space="preserve">vitamin </w:t>
      </w:r>
      <w:r w:rsidR="000A355E" w:rsidRPr="00F002B7">
        <w:t>stock</w:t>
      </w:r>
      <w:r w:rsidRPr="00F002B7">
        <w:t xml:space="preserve"> in </w:t>
      </w:r>
      <w:r w:rsidR="00DE64BE">
        <w:t xml:space="preserve">a </w:t>
      </w:r>
      <w:r w:rsidRPr="00F002B7">
        <w:t>4</w:t>
      </w:r>
      <w:r w:rsidR="00DE64BE">
        <w:t xml:space="preserve"> </w:t>
      </w:r>
      <w:r w:rsidRPr="00F002B7">
        <w:t>°</w:t>
      </w:r>
      <w:r w:rsidR="00DE64BE">
        <w:t>C</w:t>
      </w:r>
      <w:r w:rsidRPr="00F002B7">
        <w:t xml:space="preserve"> fridge or on ice.</w:t>
      </w:r>
      <w:r w:rsidR="00B213D8" w:rsidRPr="00F002B7">
        <w:t xml:space="preserve">  </w:t>
      </w:r>
    </w:p>
    <w:p w14:paraId="1E0AF500" w14:textId="77777777" w:rsidR="00401CBF" w:rsidRDefault="00401CBF" w:rsidP="0094594E">
      <w:pPr>
        <w:pStyle w:val="ListParagraph"/>
        <w:pBdr>
          <w:top w:val="nil"/>
          <w:left w:val="nil"/>
          <w:bottom w:val="nil"/>
          <w:right w:val="nil"/>
          <w:between w:val="nil"/>
        </w:pBdr>
        <w:ind w:left="0"/>
      </w:pPr>
    </w:p>
    <w:p w14:paraId="5482A0C1" w14:textId="5F173B49" w:rsidR="0029162D" w:rsidRPr="00401CBF" w:rsidRDefault="00B213D8" w:rsidP="0094594E">
      <w:pPr>
        <w:pStyle w:val="ListParagraph"/>
        <w:pBdr>
          <w:top w:val="nil"/>
          <w:left w:val="nil"/>
          <w:bottom w:val="nil"/>
          <w:right w:val="nil"/>
          <w:between w:val="nil"/>
        </w:pBdr>
        <w:ind w:left="0"/>
      </w:pPr>
      <w:r w:rsidRPr="00401CBF">
        <w:t xml:space="preserve">NOTE: </w:t>
      </w:r>
      <w:r w:rsidR="00DE64BE">
        <w:t>Pre-portion the v</w:t>
      </w:r>
      <w:r w:rsidR="0029162D" w:rsidRPr="00401CBF">
        <w:t xml:space="preserve">itamin </w:t>
      </w:r>
      <w:r w:rsidR="000A355E" w:rsidRPr="00401CBF">
        <w:t>stock</w:t>
      </w:r>
      <w:r w:rsidR="0029162D" w:rsidRPr="00401CBF">
        <w:t xml:space="preserve"> into </w:t>
      </w:r>
      <w:r w:rsidR="00730E26" w:rsidRPr="00401CBF">
        <w:t xml:space="preserve">10 mL aliquots to minimize </w:t>
      </w:r>
      <w:r w:rsidR="00DE64BE">
        <w:t xml:space="preserve">the </w:t>
      </w:r>
      <w:r w:rsidR="00730E26" w:rsidRPr="00401CBF">
        <w:t>number of freeze/thaw cycles.</w:t>
      </w:r>
    </w:p>
    <w:p w14:paraId="5A670595" w14:textId="77777777" w:rsidR="00401CBF" w:rsidRPr="00F002B7" w:rsidRDefault="00401CBF" w:rsidP="0094594E">
      <w:pPr>
        <w:pStyle w:val="ListParagraph"/>
        <w:pBdr>
          <w:top w:val="nil"/>
          <w:left w:val="nil"/>
          <w:bottom w:val="nil"/>
          <w:right w:val="nil"/>
          <w:between w:val="nil"/>
        </w:pBdr>
        <w:ind w:left="0"/>
      </w:pPr>
    </w:p>
    <w:p w14:paraId="1D31FB73" w14:textId="3374AB1C" w:rsidR="0013241B" w:rsidRDefault="0013241B" w:rsidP="0094594E">
      <w:pPr>
        <w:pStyle w:val="ListParagraph"/>
        <w:numPr>
          <w:ilvl w:val="2"/>
          <w:numId w:val="27"/>
        </w:numPr>
        <w:pBdr>
          <w:top w:val="nil"/>
          <w:left w:val="nil"/>
          <w:bottom w:val="nil"/>
          <w:right w:val="nil"/>
          <w:between w:val="nil"/>
        </w:pBdr>
        <w:ind w:left="0" w:firstLine="0"/>
      </w:pPr>
      <w:r w:rsidRPr="00F002B7">
        <w:t>Add 124</w:t>
      </w:r>
      <w:r w:rsidR="00573253" w:rsidRPr="00F002B7">
        <w:t xml:space="preserve">.24 mL </w:t>
      </w:r>
      <w:r w:rsidR="00DE64BE">
        <w:t xml:space="preserve">of </w:t>
      </w:r>
      <w:r w:rsidR="00573253" w:rsidRPr="00F002B7">
        <w:t>sterile water to</w:t>
      </w:r>
      <w:r w:rsidR="00DE64BE">
        <w:t xml:space="preserve"> the</w:t>
      </w:r>
      <w:r w:rsidR="00573253" w:rsidRPr="00F002B7">
        <w:t xml:space="preserve"> empty</w:t>
      </w:r>
      <w:r w:rsidR="00132C0E" w:rsidRPr="00F002B7">
        <w:t xml:space="preserve"> autoclaved 250 mL</w:t>
      </w:r>
      <w:r w:rsidR="00573253" w:rsidRPr="00F002B7">
        <w:t xml:space="preserve"> bottle.</w:t>
      </w:r>
    </w:p>
    <w:p w14:paraId="646BC305" w14:textId="77777777" w:rsidR="00401CBF" w:rsidRPr="00F002B7" w:rsidRDefault="00401CBF" w:rsidP="0094594E">
      <w:pPr>
        <w:pStyle w:val="ListParagraph"/>
        <w:pBdr>
          <w:top w:val="nil"/>
          <w:left w:val="nil"/>
          <w:bottom w:val="nil"/>
          <w:right w:val="nil"/>
          <w:between w:val="nil"/>
        </w:pBdr>
        <w:ind w:left="0"/>
      </w:pPr>
    </w:p>
    <w:p w14:paraId="7B62AB67" w14:textId="061C9C5C" w:rsidR="00573253" w:rsidRDefault="00573253" w:rsidP="0094594E">
      <w:pPr>
        <w:pStyle w:val="ListParagraph"/>
        <w:numPr>
          <w:ilvl w:val="2"/>
          <w:numId w:val="27"/>
        </w:numPr>
        <w:pBdr>
          <w:top w:val="nil"/>
          <w:left w:val="nil"/>
          <w:bottom w:val="nil"/>
          <w:right w:val="nil"/>
          <w:between w:val="nil"/>
        </w:pBdr>
        <w:ind w:left="0" w:firstLine="0"/>
      </w:pPr>
      <w:r w:rsidRPr="00F002B7">
        <w:t>Add</w:t>
      </w:r>
      <w:r w:rsidR="000E2ACD" w:rsidRPr="00F002B7">
        <w:t xml:space="preserve"> 25.76 mL </w:t>
      </w:r>
      <w:r w:rsidR="00DE64BE">
        <w:t xml:space="preserve">of </w:t>
      </w:r>
      <w:r w:rsidR="005B23E6" w:rsidRPr="00F002B7">
        <w:t xml:space="preserve">50x </w:t>
      </w:r>
      <w:r w:rsidR="000E2ACD" w:rsidRPr="00F002B7">
        <w:t>essential amino acid stock to the mix.</w:t>
      </w:r>
    </w:p>
    <w:p w14:paraId="4316A02E" w14:textId="77777777" w:rsidR="00401CBF" w:rsidRPr="00F002B7" w:rsidRDefault="00401CBF" w:rsidP="0094594E">
      <w:pPr>
        <w:pBdr>
          <w:top w:val="nil"/>
          <w:left w:val="nil"/>
          <w:bottom w:val="nil"/>
          <w:right w:val="nil"/>
          <w:between w:val="nil"/>
        </w:pBdr>
      </w:pPr>
    </w:p>
    <w:p w14:paraId="20D87026" w14:textId="75316AC4" w:rsidR="000E2ACD" w:rsidRDefault="000E2ACD" w:rsidP="0094594E">
      <w:pPr>
        <w:pStyle w:val="ListParagraph"/>
        <w:numPr>
          <w:ilvl w:val="2"/>
          <w:numId w:val="27"/>
        </w:numPr>
        <w:pBdr>
          <w:top w:val="nil"/>
          <w:left w:val="nil"/>
          <w:bottom w:val="nil"/>
          <w:right w:val="nil"/>
          <w:between w:val="nil"/>
        </w:pBdr>
        <w:ind w:left="0" w:firstLine="0"/>
      </w:pPr>
      <w:r w:rsidRPr="00F002B7">
        <w:t xml:space="preserve">Add 80.14 mL </w:t>
      </w:r>
      <w:r w:rsidR="00DE64BE">
        <w:t xml:space="preserve">of </w:t>
      </w:r>
      <w:r w:rsidR="005B23E6" w:rsidRPr="00F002B7">
        <w:t xml:space="preserve">100x </w:t>
      </w:r>
      <w:r w:rsidRPr="00F002B7">
        <w:t>non-essential amino acid stock to the mix.</w:t>
      </w:r>
    </w:p>
    <w:p w14:paraId="504F3469" w14:textId="77777777" w:rsidR="00401CBF" w:rsidRPr="00F002B7" w:rsidRDefault="00401CBF" w:rsidP="0094594E">
      <w:pPr>
        <w:pBdr>
          <w:top w:val="nil"/>
          <w:left w:val="nil"/>
          <w:bottom w:val="nil"/>
          <w:right w:val="nil"/>
          <w:between w:val="nil"/>
        </w:pBdr>
      </w:pPr>
    </w:p>
    <w:p w14:paraId="51EE525E" w14:textId="5D805EDD" w:rsidR="000A355E" w:rsidRDefault="000A355E" w:rsidP="0094594E">
      <w:pPr>
        <w:pStyle w:val="ListParagraph"/>
        <w:numPr>
          <w:ilvl w:val="2"/>
          <w:numId w:val="27"/>
        </w:numPr>
        <w:pBdr>
          <w:top w:val="nil"/>
          <w:left w:val="nil"/>
          <w:bottom w:val="nil"/>
          <w:right w:val="nil"/>
          <w:between w:val="nil"/>
        </w:pBdr>
        <w:ind w:left="0" w:firstLine="0"/>
      </w:pPr>
      <w:r w:rsidRPr="00F002B7">
        <w:t xml:space="preserve">Add 10 mL </w:t>
      </w:r>
      <w:r w:rsidR="00DE64BE">
        <w:t xml:space="preserve">of </w:t>
      </w:r>
      <w:r w:rsidRPr="00F002B7">
        <w:t xml:space="preserve">(thawed) </w:t>
      </w:r>
      <w:r w:rsidR="006A0FFA" w:rsidRPr="00F002B7">
        <w:t xml:space="preserve">100x </w:t>
      </w:r>
      <w:r w:rsidRPr="00F002B7">
        <w:t>vitamin stock to the mix.</w:t>
      </w:r>
    </w:p>
    <w:p w14:paraId="78E8B54A" w14:textId="77777777" w:rsidR="00401CBF" w:rsidRPr="00F002B7" w:rsidRDefault="00401CBF" w:rsidP="0094594E">
      <w:pPr>
        <w:pBdr>
          <w:top w:val="nil"/>
          <w:left w:val="nil"/>
          <w:bottom w:val="nil"/>
          <w:right w:val="nil"/>
          <w:between w:val="nil"/>
        </w:pBdr>
      </w:pPr>
    </w:p>
    <w:p w14:paraId="1CD48A32" w14:textId="26738EB7" w:rsidR="00A251E8" w:rsidRDefault="00A251E8" w:rsidP="0094594E">
      <w:pPr>
        <w:pStyle w:val="ListParagraph"/>
        <w:numPr>
          <w:ilvl w:val="2"/>
          <w:numId w:val="27"/>
        </w:numPr>
        <w:pBdr>
          <w:top w:val="nil"/>
          <w:left w:val="nil"/>
          <w:bottom w:val="nil"/>
          <w:right w:val="nil"/>
          <w:between w:val="nil"/>
        </w:pBdr>
        <w:ind w:left="0" w:firstLine="0"/>
      </w:pPr>
      <w:r w:rsidRPr="00F002B7">
        <w:t xml:space="preserve">Add 1 mL </w:t>
      </w:r>
      <w:r w:rsidR="00DE64BE">
        <w:t xml:space="preserve">of </w:t>
      </w:r>
      <w:r w:rsidR="006A0FFA" w:rsidRPr="00F002B7">
        <w:t xml:space="preserve">1000x </w:t>
      </w:r>
      <w:r w:rsidRPr="00F002B7">
        <w:t>trace metals stock to the mix.</w:t>
      </w:r>
    </w:p>
    <w:p w14:paraId="7A010777" w14:textId="77777777" w:rsidR="00401CBF" w:rsidRPr="00F002B7" w:rsidRDefault="00401CBF" w:rsidP="0094594E">
      <w:pPr>
        <w:pBdr>
          <w:top w:val="nil"/>
          <w:left w:val="nil"/>
          <w:bottom w:val="nil"/>
          <w:right w:val="nil"/>
          <w:between w:val="nil"/>
        </w:pBdr>
      </w:pPr>
    </w:p>
    <w:p w14:paraId="45E671CC" w14:textId="2C2D085E" w:rsidR="00A251E8" w:rsidRDefault="00A251E8" w:rsidP="0094594E">
      <w:pPr>
        <w:pStyle w:val="ListParagraph"/>
        <w:numPr>
          <w:ilvl w:val="2"/>
          <w:numId w:val="27"/>
        </w:numPr>
        <w:pBdr>
          <w:top w:val="nil"/>
          <w:left w:val="nil"/>
          <w:bottom w:val="nil"/>
          <w:right w:val="nil"/>
          <w:between w:val="nil"/>
        </w:pBdr>
        <w:ind w:left="0" w:firstLine="0"/>
      </w:pPr>
      <w:r w:rsidRPr="00F002B7">
        <w:t xml:space="preserve">Add 8.33 </w:t>
      </w:r>
      <w:r w:rsidR="00033C02" w:rsidRPr="00F002B7">
        <w:t xml:space="preserve">mL </w:t>
      </w:r>
      <w:r w:rsidR="00DE64BE">
        <w:t xml:space="preserve">of </w:t>
      </w:r>
      <w:r w:rsidR="006A0FFA" w:rsidRPr="00F002B7">
        <w:t xml:space="preserve">30% </w:t>
      </w:r>
      <w:r w:rsidR="00033C02" w:rsidRPr="00F002B7">
        <w:t>egg yolk emulsion to the mix.</w:t>
      </w:r>
    </w:p>
    <w:p w14:paraId="2532E11A" w14:textId="77777777" w:rsidR="00401CBF" w:rsidRPr="00F002B7" w:rsidRDefault="00401CBF" w:rsidP="0094594E">
      <w:pPr>
        <w:pBdr>
          <w:top w:val="nil"/>
          <w:left w:val="nil"/>
          <w:bottom w:val="nil"/>
          <w:right w:val="nil"/>
          <w:between w:val="nil"/>
        </w:pBdr>
      </w:pPr>
    </w:p>
    <w:p w14:paraId="583FE37A" w14:textId="36BC0F0D" w:rsidR="00033C02" w:rsidRDefault="00033C02" w:rsidP="0094594E">
      <w:pPr>
        <w:pStyle w:val="ListParagraph"/>
        <w:numPr>
          <w:ilvl w:val="2"/>
          <w:numId w:val="27"/>
        </w:numPr>
        <w:pBdr>
          <w:top w:val="nil"/>
          <w:left w:val="nil"/>
          <w:bottom w:val="nil"/>
          <w:right w:val="nil"/>
          <w:between w:val="nil"/>
        </w:pBdr>
        <w:ind w:left="0" w:firstLine="0"/>
      </w:pPr>
      <w:r w:rsidRPr="00F002B7">
        <w:t xml:space="preserve">Add 400 </w:t>
      </w:r>
      <w:proofErr w:type="spellStart"/>
      <w:r w:rsidRPr="00F002B7">
        <w:t>μL</w:t>
      </w:r>
      <w:proofErr w:type="spellEnd"/>
      <w:r w:rsidRPr="00F002B7">
        <w:t xml:space="preserve"> </w:t>
      </w:r>
      <w:r w:rsidR="00DE64BE">
        <w:t xml:space="preserve">of </w:t>
      </w:r>
      <w:r w:rsidR="006A0FFA" w:rsidRPr="00F002B7">
        <w:t xml:space="preserve">10 g/L </w:t>
      </w:r>
      <w:r w:rsidRPr="00F002B7">
        <w:t>ferritin stock to the mix.</w:t>
      </w:r>
    </w:p>
    <w:p w14:paraId="55030146" w14:textId="77777777" w:rsidR="00401CBF" w:rsidRPr="00F002B7" w:rsidRDefault="00401CBF" w:rsidP="0094594E">
      <w:pPr>
        <w:pBdr>
          <w:top w:val="nil"/>
          <w:left w:val="nil"/>
          <w:bottom w:val="nil"/>
          <w:right w:val="nil"/>
          <w:between w:val="nil"/>
        </w:pBdr>
      </w:pPr>
    </w:p>
    <w:p w14:paraId="0AE722CA" w14:textId="08C1D1BB" w:rsidR="00B270CB" w:rsidRPr="00F002B7" w:rsidRDefault="00033C02" w:rsidP="0094594E">
      <w:pPr>
        <w:pStyle w:val="ListParagraph"/>
        <w:numPr>
          <w:ilvl w:val="2"/>
          <w:numId w:val="27"/>
        </w:numPr>
        <w:pBdr>
          <w:top w:val="nil"/>
          <w:left w:val="nil"/>
          <w:bottom w:val="nil"/>
          <w:right w:val="nil"/>
          <w:between w:val="nil"/>
        </w:pBdr>
        <w:ind w:left="0" w:firstLine="0"/>
      </w:pPr>
      <w:r w:rsidRPr="00F002B7">
        <w:t xml:space="preserve">Mix </w:t>
      </w:r>
      <w:r w:rsidR="00DE64BE">
        <w:t xml:space="preserve">the </w:t>
      </w:r>
      <w:r w:rsidRPr="00F002B7">
        <w:t>solution well via manual shaking.</w:t>
      </w:r>
    </w:p>
    <w:p w14:paraId="6A7D40AB" w14:textId="7519A18B" w:rsidR="00033C02" w:rsidRPr="00F002B7" w:rsidRDefault="00033C02" w:rsidP="0094594E">
      <w:pPr>
        <w:pStyle w:val="ListParagraph"/>
        <w:pBdr>
          <w:top w:val="nil"/>
          <w:left w:val="nil"/>
          <w:bottom w:val="nil"/>
          <w:right w:val="nil"/>
          <w:between w:val="nil"/>
        </w:pBdr>
        <w:ind w:left="0"/>
      </w:pPr>
    </w:p>
    <w:p w14:paraId="735740E9" w14:textId="02D380A5" w:rsidR="00033C02" w:rsidRPr="0094594E" w:rsidRDefault="00033C02" w:rsidP="0094594E">
      <w:pPr>
        <w:pStyle w:val="ListParagraph"/>
        <w:numPr>
          <w:ilvl w:val="1"/>
          <w:numId w:val="27"/>
        </w:numPr>
        <w:pBdr>
          <w:top w:val="nil"/>
          <w:left w:val="nil"/>
          <w:bottom w:val="nil"/>
          <w:right w:val="nil"/>
          <w:between w:val="nil"/>
        </w:pBdr>
        <w:ind w:left="0" w:firstLine="0"/>
        <w:rPr>
          <w:highlight w:val="yellow"/>
        </w:rPr>
      </w:pPr>
      <w:bookmarkStart w:id="0" w:name="_Hlk77085589"/>
      <w:r w:rsidRPr="0094594E">
        <w:rPr>
          <w:highlight w:val="yellow"/>
        </w:rPr>
        <w:t xml:space="preserve">Artificial </w:t>
      </w:r>
      <w:r w:rsidR="00DE64BE" w:rsidRPr="0094594E">
        <w:rPr>
          <w:highlight w:val="yellow"/>
        </w:rPr>
        <w:t xml:space="preserve">sputum medium </w:t>
      </w:r>
      <w:r w:rsidR="00D17FFD" w:rsidRPr="0094594E">
        <w:rPr>
          <w:highlight w:val="yellow"/>
        </w:rPr>
        <w:t>(ASM)</w:t>
      </w:r>
    </w:p>
    <w:p w14:paraId="377744D9" w14:textId="77777777" w:rsidR="00401CBF" w:rsidRPr="0094594E" w:rsidRDefault="00401CBF" w:rsidP="0094594E">
      <w:pPr>
        <w:pStyle w:val="ListParagraph"/>
        <w:pBdr>
          <w:top w:val="nil"/>
          <w:left w:val="nil"/>
          <w:bottom w:val="nil"/>
          <w:right w:val="nil"/>
          <w:between w:val="nil"/>
        </w:pBdr>
        <w:ind w:left="0"/>
      </w:pPr>
    </w:p>
    <w:p w14:paraId="3B6547F8" w14:textId="0F010692" w:rsidR="00033C02" w:rsidRDefault="00AC739D"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Add 250 </w:t>
      </w:r>
      <w:r w:rsidR="00AD0AB6" w:rsidRPr="00F002B7">
        <w:rPr>
          <w:highlight w:val="yellow"/>
        </w:rPr>
        <w:t xml:space="preserve">mL </w:t>
      </w:r>
      <w:r w:rsidR="00DE64BE">
        <w:rPr>
          <w:highlight w:val="yellow"/>
        </w:rPr>
        <w:t xml:space="preserve">of </w:t>
      </w:r>
      <w:r w:rsidR="00AD0AB6" w:rsidRPr="00F002B7">
        <w:rPr>
          <w:highlight w:val="yellow"/>
        </w:rPr>
        <w:t xml:space="preserve">ASCM to the </w:t>
      </w:r>
      <w:r w:rsidR="004761CB">
        <w:rPr>
          <w:highlight w:val="yellow"/>
        </w:rPr>
        <w:t xml:space="preserve">1 </w:t>
      </w:r>
      <w:r w:rsidR="00AD0AB6" w:rsidRPr="00F002B7">
        <w:rPr>
          <w:highlight w:val="yellow"/>
        </w:rPr>
        <w:t>L bottle containing ASMM.</w:t>
      </w:r>
    </w:p>
    <w:p w14:paraId="5D1C7ADE" w14:textId="77777777" w:rsidR="00401CBF" w:rsidRPr="00F002B7" w:rsidRDefault="00401CBF" w:rsidP="0094594E">
      <w:pPr>
        <w:pStyle w:val="ListParagraph"/>
        <w:pBdr>
          <w:top w:val="nil"/>
          <w:left w:val="nil"/>
          <w:bottom w:val="nil"/>
          <w:right w:val="nil"/>
          <w:between w:val="nil"/>
        </w:pBdr>
        <w:ind w:left="0"/>
        <w:rPr>
          <w:highlight w:val="yellow"/>
        </w:rPr>
      </w:pPr>
    </w:p>
    <w:p w14:paraId="4E6E6BBB" w14:textId="40D1C2DD" w:rsidR="00AD0AB6" w:rsidRDefault="00AD0AB6"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Add 250 mL </w:t>
      </w:r>
      <w:r w:rsidR="00DE64BE">
        <w:rPr>
          <w:highlight w:val="yellow"/>
        </w:rPr>
        <w:t xml:space="preserve">of </w:t>
      </w:r>
      <w:r w:rsidR="003C3F81" w:rsidRPr="00F002B7">
        <w:rPr>
          <w:highlight w:val="yellow"/>
        </w:rPr>
        <w:t>ASBM to the medi</w:t>
      </w:r>
      <w:r w:rsidR="00997AC1" w:rsidRPr="00F002B7">
        <w:rPr>
          <w:highlight w:val="yellow"/>
        </w:rPr>
        <w:t>um</w:t>
      </w:r>
      <w:r w:rsidR="003C3F81" w:rsidRPr="00F002B7">
        <w:rPr>
          <w:highlight w:val="yellow"/>
        </w:rPr>
        <w:t xml:space="preserve"> bottle.</w:t>
      </w:r>
    </w:p>
    <w:p w14:paraId="1C73C240" w14:textId="77777777" w:rsidR="00401CBF" w:rsidRPr="00401CBF" w:rsidRDefault="00401CBF" w:rsidP="0094594E">
      <w:pPr>
        <w:pBdr>
          <w:top w:val="nil"/>
          <w:left w:val="nil"/>
          <w:bottom w:val="nil"/>
          <w:right w:val="nil"/>
          <w:between w:val="nil"/>
        </w:pBdr>
        <w:rPr>
          <w:highlight w:val="yellow"/>
        </w:rPr>
      </w:pPr>
    </w:p>
    <w:p w14:paraId="430B33B7" w14:textId="23007222" w:rsidR="003C3F81" w:rsidRDefault="003C3F81"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Titrate the medi</w:t>
      </w:r>
      <w:r w:rsidR="00997AC1" w:rsidRPr="00F002B7">
        <w:rPr>
          <w:highlight w:val="yellow"/>
        </w:rPr>
        <w:t>um</w:t>
      </w:r>
      <w:r w:rsidRPr="00F002B7">
        <w:rPr>
          <w:highlight w:val="yellow"/>
        </w:rPr>
        <w:t xml:space="preserve"> with basic </w:t>
      </w:r>
      <w:r w:rsidR="00A17BC8" w:rsidRPr="00F002B7">
        <w:rPr>
          <w:highlight w:val="yellow"/>
        </w:rPr>
        <w:t>MOPS buffer</w:t>
      </w:r>
      <w:r w:rsidR="00DE64BE">
        <w:rPr>
          <w:highlight w:val="yellow"/>
        </w:rPr>
        <w:t xml:space="preserve"> (1 M)</w:t>
      </w:r>
      <w:r w:rsidR="00A17BC8" w:rsidRPr="00F002B7">
        <w:rPr>
          <w:highlight w:val="yellow"/>
        </w:rPr>
        <w:t xml:space="preserve"> to reach a pH of 6.3 on </w:t>
      </w:r>
      <w:r w:rsidR="00DE64BE">
        <w:rPr>
          <w:highlight w:val="yellow"/>
        </w:rPr>
        <w:t xml:space="preserve">a </w:t>
      </w:r>
      <w:r w:rsidR="00A17BC8" w:rsidRPr="00F002B7">
        <w:rPr>
          <w:highlight w:val="yellow"/>
        </w:rPr>
        <w:t>narrow range pH paper.</w:t>
      </w:r>
      <w:r w:rsidR="00CD738F" w:rsidRPr="00F002B7">
        <w:rPr>
          <w:highlight w:val="yellow"/>
        </w:rPr>
        <w:t xml:space="preserve">  Prior to titration</w:t>
      </w:r>
      <w:r w:rsidR="00DE64BE">
        <w:rPr>
          <w:highlight w:val="yellow"/>
        </w:rPr>
        <w:t>,</w:t>
      </w:r>
      <w:r w:rsidR="00CD738F" w:rsidRPr="00F002B7">
        <w:rPr>
          <w:highlight w:val="yellow"/>
        </w:rPr>
        <w:t xml:space="preserve"> </w:t>
      </w:r>
      <w:r w:rsidR="008261D8" w:rsidRPr="00F002B7">
        <w:rPr>
          <w:highlight w:val="yellow"/>
        </w:rPr>
        <w:t xml:space="preserve">the </w:t>
      </w:r>
      <w:r w:rsidR="00CD738F" w:rsidRPr="00F002B7">
        <w:rPr>
          <w:highlight w:val="yellow"/>
        </w:rPr>
        <w:t>medi</w:t>
      </w:r>
      <w:r w:rsidR="00997AC1" w:rsidRPr="00F002B7">
        <w:rPr>
          <w:highlight w:val="yellow"/>
        </w:rPr>
        <w:t>um</w:t>
      </w:r>
      <w:r w:rsidR="008261D8" w:rsidRPr="00F002B7">
        <w:rPr>
          <w:highlight w:val="yellow"/>
        </w:rPr>
        <w:t xml:space="preserve"> mix</w:t>
      </w:r>
      <w:r w:rsidR="00CD738F" w:rsidRPr="00F002B7">
        <w:rPr>
          <w:highlight w:val="yellow"/>
        </w:rPr>
        <w:t xml:space="preserve"> will be too acidic.</w:t>
      </w:r>
    </w:p>
    <w:p w14:paraId="395D4660" w14:textId="77777777" w:rsidR="00401CBF" w:rsidRPr="00401CBF" w:rsidRDefault="00401CBF" w:rsidP="0094594E">
      <w:pPr>
        <w:pBdr>
          <w:top w:val="nil"/>
          <w:left w:val="nil"/>
          <w:bottom w:val="nil"/>
          <w:right w:val="nil"/>
          <w:between w:val="nil"/>
        </w:pBdr>
        <w:rPr>
          <w:highlight w:val="yellow"/>
        </w:rPr>
      </w:pPr>
    </w:p>
    <w:p w14:paraId="293C6E85" w14:textId="1E6A29FF" w:rsidR="00CD738F" w:rsidRDefault="00CD738F"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Refriger</w:t>
      </w:r>
      <w:r w:rsidR="00BC4866" w:rsidRPr="00F002B7">
        <w:rPr>
          <w:highlight w:val="yellow"/>
        </w:rPr>
        <w:t>ate the resulting artificial sputum medi</w:t>
      </w:r>
      <w:r w:rsidR="00FA527B" w:rsidRPr="00F002B7">
        <w:rPr>
          <w:highlight w:val="yellow"/>
        </w:rPr>
        <w:t>um</w:t>
      </w:r>
      <w:r w:rsidR="00BC4866" w:rsidRPr="00F002B7">
        <w:rPr>
          <w:highlight w:val="yellow"/>
        </w:rPr>
        <w:t xml:space="preserve"> </w:t>
      </w:r>
      <w:r w:rsidR="006E0F08" w:rsidRPr="00F002B7">
        <w:rPr>
          <w:highlight w:val="yellow"/>
        </w:rPr>
        <w:t>at 4</w:t>
      </w:r>
      <w:r w:rsidR="00DE64BE">
        <w:rPr>
          <w:highlight w:val="yellow"/>
        </w:rPr>
        <w:t xml:space="preserve"> </w:t>
      </w:r>
      <w:r w:rsidR="006E0F08" w:rsidRPr="00F002B7">
        <w:rPr>
          <w:highlight w:val="yellow"/>
        </w:rPr>
        <w:t xml:space="preserve">°C </w:t>
      </w:r>
      <w:r w:rsidR="00BC4866" w:rsidRPr="00F002B7">
        <w:rPr>
          <w:highlight w:val="yellow"/>
        </w:rPr>
        <w:t>until it is ready for filtration.</w:t>
      </w:r>
    </w:p>
    <w:p w14:paraId="2A4E8085" w14:textId="77777777" w:rsidR="00401CBF" w:rsidRPr="00401CBF" w:rsidRDefault="00401CBF" w:rsidP="0094594E">
      <w:pPr>
        <w:pBdr>
          <w:top w:val="nil"/>
          <w:left w:val="nil"/>
          <w:bottom w:val="nil"/>
          <w:right w:val="nil"/>
          <w:between w:val="nil"/>
        </w:pBdr>
        <w:rPr>
          <w:highlight w:val="yellow"/>
        </w:rPr>
      </w:pPr>
    </w:p>
    <w:p w14:paraId="17697241" w14:textId="5244B08A" w:rsidR="00BC4866" w:rsidRDefault="005A06FF"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To start the </w:t>
      </w:r>
      <w:r w:rsidR="00DE64BE">
        <w:rPr>
          <w:highlight w:val="yellow"/>
        </w:rPr>
        <w:t>filtration process</w:t>
      </w:r>
      <w:r w:rsidRPr="00F002B7">
        <w:rPr>
          <w:highlight w:val="yellow"/>
        </w:rPr>
        <w:t>, t</w:t>
      </w:r>
      <w:r w:rsidR="00571A80" w:rsidRPr="00F002B7">
        <w:rPr>
          <w:highlight w:val="yellow"/>
        </w:rPr>
        <w:t xml:space="preserve">ransfer 200 mL </w:t>
      </w:r>
      <w:r w:rsidR="001A616C" w:rsidRPr="00F002B7">
        <w:rPr>
          <w:highlight w:val="yellow"/>
        </w:rPr>
        <w:t>of unfiltered artificial sputum medi</w:t>
      </w:r>
      <w:r w:rsidR="00FA527B" w:rsidRPr="00F002B7">
        <w:rPr>
          <w:highlight w:val="yellow"/>
        </w:rPr>
        <w:t>um</w:t>
      </w:r>
      <w:r w:rsidR="001A616C" w:rsidRPr="00F002B7">
        <w:rPr>
          <w:highlight w:val="yellow"/>
        </w:rPr>
        <w:t xml:space="preserve"> </w:t>
      </w:r>
      <w:r w:rsidR="006F4F5F" w:rsidRPr="00F002B7">
        <w:rPr>
          <w:highlight w:val="yellow"/>
        </w:rPr>
        <w:t xml:space="preserve">to </w:t>
      </w:r>
      <w:r w:rsidRPr="00F002B7">
        <w:rPr>
          <w:highlight w:val="yellow"/>
        </w:rPr>
        <w:t xml:space="preserve">a </w:t>
      </w:r>
      <w:r w:rsidR="00DE64BE" w:rsidRPr="00F002B7">
        <w:rPr>
          <w:highlight w:val="yellow"/>
        </w:rPr>
        <w:t>v</w:t>
      </w:r>
      <w:r w:rsidRPr="00F002B7">
        <w:rPr>
          <w:highlight w:val="yellow"/>
        </w:rPr>
        <w:t xml:space="preserve">acuum </w:t>
      </w:r>
      <w:r w:rsidR="00DE64BE" w:rsidRPr="00F002B7">
        <w:rPr>
          <w:highlight w:val="yellow"/>
        </w:rPr>
        <w:t xml:space="preserve">filtration system </w:t>
      </w:r>
      <w:r w:rsidRPr="00F002B7">
        <w:rPr>
          <w:highlight w:val="yellow"/>
        </w:rPr>
        <w:t>with a 0.22 µm pore size</w:t>
      </w:r>
      <w:r w:rsidR="00273815" w:rsidRPr="00F002B7">
        <w:rPr>
          <w:highlight w:val="yellow"/>
        </w:rPr>
        <w:t xml:space="preserve"> filter</w:t>
      </w:r>
      <w:r w:rsidR="006F4F5F" w:rsidRPr="00F002B7">
        <w:rPr>
          <w:highlight w:val="yellow"/>
        </w:rPr>
        <w:t>.</w:t>
      </w:r>
    </w:p>
    <w:p w14:paraId="1D05B888" w14:textId="77777777" w:rsidR="00401CBF" w:rsidRPr="00401CBF" w:rsidRDefault="00401CBF" w:rsidP="0094594E">
      <w:pPr>
        <w:pBdr>
          <w:top w:val="nil"/>
          <w:left w:val="nil"/>
          <w:bottom w:val="nil"/>
          <w:right w:val="nil"/>
          <w:between w:val="nil"/>
        </w:pBdr>
        <w:rPr>
          <w:highlight w:val="yellow"/>
        </w:rPr>
      </w:pPr>
    </w:p>
    <w:p w14:paraId="605A7F4B" w14:textId="6DCE6CD7" w:rsidR="006F4F5F" w:rsidRDefault="00722909"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Connect </w:t>
      </w:r>
      <w:r w:rsidR="00DE64BE">
        <w:rPr>
          <w:highlight w:val="yellow"/>
        </w:rPr>
        <w:t xml:space="preserve">the </w:t>
      </w:r>
      <w:r w:rsidR="005A06FF" w:rsidRPr="00F002B7">
        <w:rPr>
          <w:highlight w:val="yellow"/>
        </w:rPr>
        <w:t xml:space="preserve">filtration system to </w:t>
      </w:r>
      <w:r w:rsidR="00DE64BE">
        <w:rPr>
          <w:highlight w:val="yellow"/>
        </w:rPr>
        <w:t xml:space="preserve">the </w:t>
      </w:r>
      <w:r w:rsidRPr="00F002B7">
        <w:rPr>
          <w:highlight w:val="yellow"/>
        </w:rPr>
        <w:t xml:space="preserve">vacuum </w:t>
      </w:r>
      <w:r w:rsidR="009C65D7" w:rsidRPr="00F002B7">
        <w:rPr>
          <w:highlight w:val="yellow"/>
        </w:rPr>
        <w:t>pump</w:t>
      </w:r>
      <w:r w:rsidR="005A06FF" w:rsidRPr="00F002B7">
        <w:rPr>
          <w:highlight w:val="yellow"/>
        </w:rPr>
        <w:t xml:space="preserve">, turn on </w:t>
      </w:r>
      <w:r w:rsidR="00DE64BE">
        <w:rPr>
          <w:highlight w:val="yellow"/>
        </w:rPr>
        <w:t xml:space="preserve">the vacuum pump, </w:t>
      </w:r>
      <w:r w:rsidR="005A06FF" w:rsidRPr="00F002B7">
        <w:rPr>
          <w:highlight w:val="yellow"/>
        </w:rPr>
        <w:t xml:space="preserve">set </w:t>
      </w:r>
      <w:r w:rsidR="00DE64BE">
        <w:rPr>
          <w:highlight w:val="yellow"/>
        </w:rPr>
        <w:t>it</w:t>
      </w:r>
      <w:r w:rsidR="005A06FF" w:rsidRPr="00F002B7">
        <w:rPr>
          <w:highlight w:val="yellow"/>
        </w:rPr>
        <w:t xml:space="preserve"> to 70 mbar,</w:t>
      </w:r>
      <w:r w:rsidR="009C65D7" w:rsidRPr="00F002B7">
        <w:rPr>
          <w:highlight w:val="yellow"/>
        </w:rPr>
        <w:t xml:space="preserve"> and </w:t>
      </w:r>
      <w:r w:rsidR="00DE64BE">
        <w:rPr>
          <w:highlight w:val="yellow"/>
        </w:rPr>
        <w:t xml:space="preserve">then </w:t>
      </w:r>
      <w:r w:rsidR="009C65D7" w:rsidRPr="00F002B7">
        <w:rPr>
          <w:highlight w:val="yellow"/>
        </w:rPr>
        <w:t>place the chamber on an orbital shaker shaking at 90 rpm</w:t>
      </w:r>
      <w:r w:rsidR="005A06FF" w:rsidRPr="00F002B7">
        <w:rPr>
          <w:highlight w:val="yellow"/>
        </w:rPr>
        <w:t xml:space="preserve"> in a cold room at 4</w:t>
      </w:r>
      <w:r w:rsidR="00DE64BE">
        <w:rPr>
          <w:highlight w:val="yellow"/>
        </w:rPr>
        <w:t xml:space="preserve"> </w:t>
      </w:r>
      <w:r w:rsidR="005A06FF" w:rsidRPr="00F002B7">
        <w:rPr>
          <w:highlight w:val="yellow"/>
        </w:rPr>
        <w:t>°C</w:t>
      </w:r>
      <w:r w:rsidR="009C65D7" w:rsidRPr="00F002B7">
        <w:rPr>
          <w:highlight w:val="yellow"/>
        </w:rPr>
        <w:t>.</w:t>
      </w:r>
    </w:p>
    <w:p w14:paraId="51B8EEC6" w14:textId="77777777" w:rsidR="00401CBF" w:rsidRPr="00401CBF" w:rsidRDefault="00401CBF" w:rsidP="0094594E">
      <w:pPr>
        <w:pBdr>
          <w:top w:val="nil"/>
          <w:left w:val="nil"/>
          <w:bottom w:val="nil"/>
          <w:right w:val="nil"/>
          <w:between w:val="nil"/>
        </w:pBdr>
        <w:rPr>
          <w:highlight w:val="yellow"/>
        </w:rPr>
      </w:pPr>
    </w:p>
    <w:p w14:paraId="288D0543" w14:textId="3565D326" w:rsidR="00EA28EA" w:rsidRDefault="00EA28EA" w:rsidP="0094594E">
      <w:pPr>
        <w:pStyle w:val="ListParagraph"/>
        <w:numPr>
          <w:ilvl w:val="3"/>
          <w:numId w:val="27"/>
        </w:numPr>
        <w:pBdr>
          <w:top w:val="nil"/>
          <w:left w:val="nil"/>
          <w:bottom w:val="nil"/>
          <w:right w:val="nil"/>
          <w:between w:val="nil"/>
        </w:pBdr>
        <w:ind w:left="0" w:firstLine="0"/>
        <w:rPr>
          <w:highlight w:val="yellow"/>
        </w:rPr>
      </w:pPr>
      <w:r w:rsidRPr="00F002B7">
        <w:rPr>
          <w:highlight w:val="yellow"/>
        </w:rPr>
        <w:t xml:space="preserve">Top off with </w:t>
      </w:r>
      <w:r w:rsidR="00DE64BE">
        <w:rPr>
          <w:highlight w:val="yellow"/>
        </w:rPr>
        <w:t xml:space="preserve">an </w:t>
      </w:r>
      <w:r w:rsidRPr="00F002B7">
        <w:rPr>
          <w:highlight w:val="yellow"/>
        </w:rPr>
        <w:t xml:space="preserve">additional 150 mL of </w:t>
      </w:r>
      <w:r w:rsidR="00DE64BE">
        <w:rPr>
          <w:highlight w:val="yellow"/>
        </w:rPr>
        <w:t>the</w:t>
      </w:r>
      <w:r w:rsidRPr="00F002B7">
        <w:rPr>
          <w:highlight w:val="yellow"/>
        </w:rPr>
        <w:t xml:space="preserve"> medi</w:t>
      </w:r>
      <w:r w:rsidR="00997AC1" w:rsidRPr="00F002B7">
        <w:rPr>
          <w:highlight w:val="yellow"/>
        </w:rPr>
        <w:t>um</w:t>
      </w:r>
      <w:r w:rsidRPr="00F002B7">
        <w:rPr>
          <w:highlight w:val="yellow"/>
        </w:rPr>
        <w:t xml:space="preserve"> as an appreciable amount </w:t>
      </w:r>
      <w:r w:rsidR="00B945B8" w:rsidRPr="00F002B7">
        <w:rPr>
          <w:highlight w:val="yellow"/>
        </w:rPr>
        <w:t xml:space="preserve">is </w:t>
      </w:r>
      <w:r w:rsidRPr="00F002B7">
        <w:rPr>
          <w:highlight w:val="yellow"/>
        </w:rPr>
        <w:t>filter</w:t>
      </w:r>
      <w:r w:rsidR="00B945B8" w:rsidRPr="00F002B7">
        <w:rPr>
          <w:highlight w:val="yellow"/>
        </w:rPr>
        <w:t>ed</w:t>
      </w:r>
      <w:r w:rsidRPr="00F002B7">
        <w:rPr>
          <w:highlight w:val="yellow"/>
        </w:rPr>
        <w:t xml:space="preserve">. </w:t>
      </w:r>
      <w:r w:rsidR="00DE64BE">
        <w:rPr>
          <w:highlight w:val="yellow"/>
        </w:rPr>
        <w:t xml:space="preserve">It takes </w:t>
      </w:r>
      <w:r w:rsidR="00DE64BE" w:rsidRPr="00F002B7">
        <w:rPr>
          <w:highlight w:val="yellow"/>
        </w:rPr>
        <w:t>1</w:t>
      </w:r>
      <w:r w:rsidR="004761CB">
        <w:rPr>
          <w:highlight w:val="yellow"/>
        </w:rPr>
        <w:t>–</w:t>
      </w:r>
      <w:r w:rsidR="00DE64BE" w:rsidRPr="00F002B7">
        <w:rPr>
          <w:highlight w:val="yellow"/>
        </w:rPr>
        <w:t>2 days</w:t>
      </w:r>
      <w:r w:rsidR="00DE64BE">
        <w:rPr>
          <w:highlight w:val="yellow"/>
        </w:rPr>
        <w:t xml:space="preserve"> to filter 1 L of medium completely</w:t>
      </w:r>
      <w:r w:rsidR="00735D43" w:rsidRPr="00F002B7">
        <w:rPr>
          <w:highlight w:val="yellow"/>
        </w:rPr>
        <w:t>.</w:t>
      </w:r>
    </w:p>
    <w:p w14:paraId="401F1FB8" w14:textId="77777777" w:rsidR="00401CBF" w:rsidRPr="00401CBF" w:rsidRDefault="00401CBF" w:rsidP="0094594E">
      <w:pPr>
        <w:pBdr>
          <w:top w:val="nil"/>
          <w:left w:val="nil"/>
          <w:bottom w:val="nil"/>
          <w:right w:val="nil"/>
          <w:between w:val="nil"/>
        </w:pBdr>
        <w:rPr>
          <w:highlight w:val="yellow"/>
        </w:rPr>
      </w:pPr>
    </w:p>
    <w:p w14:paraId="1B83A4E4" w14:textId="4ADE53AA" w:rsidR="00401CBF" w:rsidRPr="00401CBF" w:rsidRDefault="00735D43" w:rsidP="0094594E">
      <w:pPr>
        <w:pStyle w:val="ListParagraph"/>
        <w:numPr>
          <w:ilvl w:val="3"/>
          <w:numId w:val="27"/>
        </w:numPr>
        <w:pBdr>
          <w:top w:val="nil"/>
          <w:left w:val="nil"/>
          <w:bottom w:val="nil"/>
          <w:right w:val="nil"/>
          <w:between w:val="nil"/>
        </w:pBdr>
        <w:ind w:left="0" w:firstLine="0"/>
        <w:rPr>
          <w:i/>
          <w:iCs/>
          <w:highlight w:val="yellow"/>
        </w:rPr>
      </w:pPr>
      <w:r w:rsidRPr="00F002B7">
        <w:rPr>
          <w:highlight w:val="yellow"/>
        </w:rPr>
        <w:t xml:space="preserve">Repeat with additional chambers until all </w:t>
      </w:r>
      <w:r w:rsidR="00DE64BE">
        <w:rPr>
          <w:highlight w:val="yellow"/>
        </w:rPr>
        <w:t xml:space="preserve">the </w:t>
      </w:r>
      <w:r w:rsidRPr="00F002B7">
        <w:rPr>
          <w:highlight w:val="yellow"/>
        </w:rPr>
        <w:t xml:space="preserve">media is filtered.  </w:t>
      </w:r>
    </w:p>
    <w:p w14:paraId="7D7B4A34" w14:textId="77777777" w:rsidR="00401CBF" w:rsidRPr="0094594E" w:rsidRDefault="00401CBF" w:rsidP="0094594E">
      <w:pPr>
        <w:pStyle w:val="ListParagraph"/>
        <w:ind w:left="0"/>
        <w:rPr>
          <w:highlight w:val="yellow"/>
        </w:rPr>
      </w:pPr>
    </w:p>
    <w:p w14:paraId="02157340" w14:textId="33AF0332" w:rsidR="00735D43" w:rsidRPr="0094594E" w:rsidRDefault="00273C84" w:rsidP="0094594E">
      <w:pPr>
        <w:pStyle w:val="ListParagraph"/>
        <w:pBdr>
          <w:top w:val="nil"/>
          <w:left w:val="nil"/>
          <w:bottom w:val="nil"/>
          <w:right w:val="nil"/>
          <w:between w:val="nil"/>
        </w:pBdr>
        <w:ind w:left="0"/>
        <w:rPr>
          <w:highlight w:val="yellow"/>
        </w:rPr>
      </w:pPr>
      <w:r w:rsidRPr="0094594E">
        <w:rPr>
          <w:highlight w:val="yellow"/>
        </w:rPr>
        <w:t xml:space="preserve">NOTE: </w:t>
      </w:r>
      <w:r w:rsidR="00DE64BE">
        <w:rPr>
          <w:highlight w:val="yellow"/>
        </w:rPr>
        <w:t>Try not</w:t>
      </w:r>
      <w:r w:rsidR="00F516F1" w:rsidRPr="0094594E">
        <w:rPr>
          <w:highlight w:val="yellow"/>
        </w:rPr>
        <w:t xml:space="preserve"> to filter more than 350 mL</w:t>
      </w:r>
      <w:r w:rsidR="00DE64BE">
        <w:rPr>
          <w:highlight w:val="yellow"/>
        </w:rPr>
        <w:t xml:space="preserve"> of the medium</w:t>
      </w:r>
      <w:r w:rsidR="00F516F1" w:rsidRPr="0094594E">
        <w:rPr>
          <w:highlight w:val="yellow"/>
        </w:rPr>
        <w:t xml:space="preserve"> through the same</w:t>
      </w:r>
      <w:r w:rsidR="004A1203" w:rsidRPr="0094594E">
        <w:rPr>
          <w:highlight w:val="yellow"/>
        </w:rPr>
        <w:t xml:space="preserve"> 0.22 </w:t>
      </w:r>
      <w:proofErr w:type="spellStart"/>
      <w:r w:rsidR="004A1203" w:rsidRPr="0094594E">
        <w:rPr>
          <w:highlight w:val="yellow"/>
        </w:rPr>
        <w:t>μm</w:t>
      </w:r>
      <w:proofErr w:type="spellEnd"/>
      <w:r w:rsidR="00F516F1" w:rsidRPr="0094594E">
        <w:rPr>
          <w:highlight w:val="yellow"/>
        </w:rPr>
        <w:t xml:space="preserve"> filter since mucin will plug the filter</w:t>
      </w:r>
      <w:r w:rsidRPr="0094594E">
        <w:rPr>
          <w:highlight w:val="yellow"/>
        </w:rPr>
        <w:t xml:space="preserve"> over time</w:t>
      </w:r>
      <w:r w:rsidR="00F516F1" w:rsidRPr="0094594E">
        <w:rPr>
          <w:highlight w:val="yellow"/>
        </w:rPr>
        <w:t>.</w:t>
      </w:r>
    </w:p>
    <w:p w14:paraId="06DE8D29" w14:textId="77777777" w:rsidR="00401CBF" w:rsidRPr="0094594E" w:rsidRDefault="00401CBF" w:rsidP="0094594E">
      <w:pPr>
        <w:pBdr>
          <w:top w:val="nil"/>
          <w:left w:val="nil"/>
          <w:bottom w:val="nil"/>
          <w:right w:val="nil"/>
          <w:between w:val="nil"/>
        </w:pBdr>
        <w:rPr>
          <w:highlight w:val="yellow"/>
        </w:rPr>
      </w:pPr>
    </w:p>
    <w:p w14:paraId="6454C5B8" w14:textId="09223C22" w:rsidR="00E7133A" w:rsidRPr="00F002B7" w:rsidRDefault="00EA28EA" w:rsidP="0094594E">
      <w:pPr>
        <w:pStyle w:val="ListParagraph"/>
        <w:numPr>
          <w:ilvl w:val="2"/>
          <w:numId w:val="27"/>
        </w:numPr>
        <w:pBdr>
          <w:top w:val="nil"/>
          <w:left w:val="nil"/>
          <w:bottom w:val="nil"/>
          <w:right w:val="nil"/>
          <w:between w:val="nil"/>
        </w:pBdr>
        <w:ind w:left="0" w:firstLine="0"/>
      </w:pPr>
      <w:r w:rsidRPr="00F002B7">
        <w:t>Refrigerate filtered artificial sput</w:t>
      </w:r>
      <w:r w:rsidR="00D17FFD" w:rsidRPr="00F002B7">
        <w:t>um medi</w:t>
      </w:r>
      <w:r w:rsidR="00191354" w:rsidRPr="00F002B7">
        <w:t>um at 4</w:t>
      </w:r>
      <w:r w:rsidR="00DE64BE">
        <w:t xml:space="preserve"> </w:t>
      </w:r>
      <w:r w:rsidR="00834D6D" w:rsidRPr="00F002B7">
        <w:t>°C</w:t>
      </w:r>
      <w:r w:rsidR="00D17FFD" w:rsidRPr="00F002B7">
        <w:t xml:space="preserve"> until ready for use. </w:t>
      </w:r>
      <w:r w:rsidR="00DE64BE">
        <w:t>Use</w:t>
      </w:r>
      <w:r w:rsidR="00D17FFD" w:rsidRPr="00F002B7">
        <w:t xml:space="preserve"> ASM </w:t>
      </w:r>
      <w:r w:rsidR="00F4451D" w:rsidRPr="00F002B7">
        <w:t>within one month of preparation for best results.</w:t>
      </w:r>
    </w:p>
    <w:p w14:paraId="10383055" w14:textId="77777777" w:rsidR="00F50668" w:rsidRPr="00F002B7" w:rsidRDefault="00F50668" w:rsidP="00F002B7">
      <w:pPr>
        <w:pBdr>
          <w:top w:val="nil"/>
          <w:left w:val="nil"/>
          <w:bottom w:val="nil"/>
          <w:right w:val="nil"/>
          <w:between w:val="nil"/>
        </w:pBdr>
      </w:pPr>
    </w:p>
    <w:p w14:paraId="3E2EA7D2" w14:textId="1F072388" w:rsidR="00377EE5" w:rsidRDefault="003312FB" w:rsidP="0094594E">
      <w:pPr>
        <w:pStyle w:val="ListParagraph"/>
        <w:numPr>
          <w:ilvl w:val="0"/>
          <w:numId w:val="27"/>
        </w:numPr>
        <w:pBdr>
          <w:top w:val="nil"/>
          <w:left w:val="nil"/>
          <w:bottom w:val="nil"/>
          <w:right w:val="nil"/>
          <w:between w:val="nil"/>
        </w:pBdr>
        <w:ind w:left="0" w:firstLine="0"/>
        <w:rPr>
          <w:b/>
          <w:bCs/>
        </w:rPr>
      </w:pPr>
      <w:r w:rsidRPr="00F002B7">
        <w:rPr>
          <w:b/>
          <w:bCs/>
        </w:rPr>
        <w:t xml:space="preserve">Oxygen </w:t>
      </w:r>
      <w:r w:rsidR="00A13CC9" w:rsidRPr="00F002B7">
        <w:rPr>
          <w:b/>
          <w:bCs/>
        </w:rPr>
        <w:t>s</w:t>
      </w:r>
      <w:r w:rsidRPr="00F002B7">
        <w:rPr>
          <w:b/>
          <w:bCs/>
        </w:rPr>
        <w:t>parging</w:t>
      </w:r>
    </w:p>
    <w:p w14:paraId="58AA3E1D" w14:textId="77777777" w:rsidR="00401CBF" w:rsidRPr="00F002B7" w:rsidRDefault="00401CBF" w:rsidP="0094594E">
      <w:pPr>
        <w:pStyle w:val="ListParagraph"/>
        <w:pBdr>
          <w:top w:val="nil"/>
          <w:left w:val="nil"/>
          <w:bottom w:val="nil"/>
          <w:right w:val="nil"/>
          <w:between w:val="nil"/>
        </w:pBdr>
        <w:ind w:left="0"/>
        <w:rPr>
          <w:b/>
          <w:bCs/>
        </w:rPr>
      </w:pPr>
    </w:p>
    <w:p w14:paraId="34E2CC0E" w14:textId="173364FA" w:rsidR="00377EE5" w:rsidRDefault="00377EE5" w:rsidP="0094594E">
      <w:pPr>
        <w:pStyle w:val="ListParagraph"/>
        <w:numPr>
          <w:ilvl w:val="1"/>
          <w:numId w:val="27"/>
        </w:numPr>
        <w:pBdr>
          <w:top w:val="nil"/>
          <w:left w:val="nil"/>
          <w:bottom w:val="nil"/>
          <w:right w:val="nil"/>
          <w:between w:val="nil"/>
        </w:pBdr>
        <w:ind w:left="0" w:firstLine="0"/>
      </w:pPr>
      <w:r w:rsidRPr="00F002B7">
        <w:t xml:space="preserve">Sparging </w:t>
      </w:r>
      <w:r w:rsidR="00A13CC9" w:rsidRPr="00F002B7">
        <w:t>station setup</w:t>
      </w:r>
    </w:p>
    <w:p w14:paraId="188C0BED" w14:textId="77777777" w:rsidR="00401CBF" w:rsidRPr="00F002B7" w:rsidRDefault="00401CBF" w:rsidP="0094594E">
      <w:pPr>
        <w:pBdr>
          <w:top w:val="nil"/>
          <w:left w:val="nil"/>
          <w:bottom w:val="nil"/>
          <w:right w:val="nil"/>
          <w:between w:val="nil"/>
        </w:pBdr>
      </w:pPr>
    </w:p>
    <w:p w14:paraId="52DF2445" w14:textId="15EBB30C" w:rsidR="00377EE5" w:rsidRDefault="00401CBF" w:rsidP="00F002B7">
      <w:pPr>
        <w:pBdr>
          <w:top w:val="nil"/>
          <w:left w:val="nil"/>
          <w:bottom w:val="nil"/>
          <w:right w:val="nil"/>
          <w:between w:val="nil"/>
        </w:pBdr>
      </w:pPr>
      <w:r w:rsidRPr="00F002B7">
        <w:t>NOTE</w:t>
      </w:r>
      <w:r w:rsidR="00377EE5" w:rsidRPr="00401CBF">
        <w:t>: This protocol should only need to be done in full once, after which point the setup can be maintained through simple maintenance as necessary.</w:t>
      </w:r>
      <w:r w:rsidR="000761B3" w:rsidRPr="00401CBF">
        <w:t xml:space="preserve">  See </w:t>
      </w:r>
      <w:r w:rsidR="000761B3" w:rsidRPr="00401CBF">
        <w:rPr>
          <w:b/>
          <w:bCs/>
        </w:rPr>
        <w:t>Figure 1</w:t>
      </w:r>
      <w:r w:rsidR="000761B3" w:rsidRPr="00401CBF">
        <w:t xml:space="preserve"> for </w:t>
      </w:r>
      <w:r w:rsidR="00DE64BE">
        <w:t xml:space="preserve">a </w:t>
      </w:r>
      <w:r w:rsidR="000761B3" w:rsidRPr="00401CBF">
        <w:t>visual schematic of the oxygen sparging system.</w:t>
      </w:r>
    </w:p>
    <w:p w14:paraId="555BB8B4" w14:textId="77777777" w:rsidR="00401CBF" w:rsidRPr="00401CBF" w:rsidRDefault="00401CBF" w:rsidP="00F002B7">
      <w:pPr>
        <w:pBdr>
          <w:top w:val="nil"/>
          <w:left w:val="nil"/>
          <w:bottom w:val="nil"/>
          <w:right w:val="nil"/>
          <w:between w:val="nil"/>
        </w:pBdr>
      </w:pPr>
    </w:p>
    <w:p w14:paraId="6628F3FB" w14:textId="381CC8B1" w:rsidR="00401CBF" w:rsidRDefault="004833A5" w:rsidP="0094594E">
      <w:pPr>
        <w:pStyle w:val="ListParagraph"/>
        <w:numPr>
          <w:ilvl w:val="2"/>
          <w:numId w:val="27"/>
        </w:numPr>
        <w:pBdr>
          <w:top w:val="nil"/>
          <w:left w:val="nil"/>
          <w:bottom w:val="nil"/>
          <w:right w:val="nil"/>
          <w:between w:val="nil"/>
        </w:pBdr>
        <w:ind w:left="0" w:firstLine="0"/>
      </w:pPr>
      <w:r w:rsidRPr="00F002B7">
        <w:t xml:space="preserve">Obtain and properly secure </w:t>
      </w:r>
      <w:r w:rsidR="00DE64BE">
        <w:t xml:space="preserve">the </w:t>
      </w:r>
      <w:r w:rsidRPr="00F002B7">
        <w:t xml:space="preserve">compressed air and oxygen tanks.  </w:t>
      </w:r>
    </w:p>
    <w:p w14:paraId="546A2BCA" w14:textId="77777777" w:rsidR="00401CBF" w:rsidRDefault="00401CBF" w:rsidP="0094594E">
      <w:pPr>
        <w:pStyle w:val="ListParagraph"/>
        <w:pBdr>
          <w:top w:val="nil"/>
          <w:left w:val="nil"/>
          <w:bottom w:val="nil"/>
          <w:right w:val="nil"/>
          <w:between w:val="nil"/>
        </w:pBdr>
        <w:ind w:left="0"/>
      </w:pPr>
    </w:p>
    <w:p w14:paraId="26F0B764" w14:textId="22E58784" w:rsidR="00377EE5" w:rsidRPr="0094594E" w:rsidRDefault="000E7608" w:rsidP="0094594E">
      <w:pPr>
        <w:pStyle w:val="ListParagraph"/>
        <w:pBdr>
          <w:top w:val="nil"/>
          <w:left w:val="nil"/>
          <w:bottom w:val="nil"/>
          <w:right w:val="nil"/>
          <w:between w:val="nil"/>
        </w:pBdr>
        <w:ind w:left="0"/>
      </w:pPr>
      <w:r w:rsidRPr="0094594E">
        <w:t xml:space="preserve">CAUTION: </w:t>
      </w:r>
      <w:r w:rsidR="00895543" w:rsidRPr="0094594E">
        <w:t>High pressure makes</w:t>
      </w:r>
      <w:r w:rsidR="00DE64BE">
        <w:t xml:space="preserve"> the</w:t>
      </w:r>
      <w:r w:rsidR="00895543" w:rsidRPr="0094594E">
        <w:t xml:space="preserve"> tanks extremely dangerous when </w:t>
      </w:r>
      <w:r w:rsidR="00DE64BE">
        <w:t>mishandled</w:t>
      </w:r>
      <w:r w:rsidR="00895543" w:rsidRPr="0094594E">
        <w:t>.</w:t>
      </w:r>
      <w:r w:rsidR="00644276" w:rsidRPr="0094594E">
        <w:t xml:space="preserve">  </w:t>
      </w:r>
      <w:r w:rsidR="00DE64BE">
        <w:t>En</w:t>
      </w:r>
      <w:r w:rsidR="004833A5" w:rsidRPr="0094594E">
        <w:t xml:space="preserve">sure </w:t>
      </w:r>
      <w:r w:rsidR="00DE64BE">
        <w:t xml:space="preserve">that the </w:t>
      </w:r>
      <w:r w:rsidR="004833A5" w:rsidRPr="0094594E">
        <w:t>t</w:t>
      </w:r>
      <w:r w:rsidRPr="0094594E">
        <w:t xml:space="preserve">anks are completely sealed and secured, there are no leaks when the tank </w:t>
      </w:r>
      <w:r w:rsidR="00542443" w:rsidRPr="0094594E">
        <w:t>is closed</w:t>
      </w:r>
      <w:r w:rsidR="00710A14" w:rsidRPr="0094594E">
        <w:t xml:space="preserve">, and that all handling personnel </w:t>
      </w:r>
      <w:r w:rsidR="00DE64BE">
        <w:t>is</w:t>
      </w:r>
      <w:r w:rsidR="00DE64BE" w:rsidRPr="0094594E">
        <w:t xml:space="preserve"> </w:t>
      </w:r>
      <w:r w:rsidR="00710A14" w:rsidRPr="0094594E">
        <w:t>fully trained in their use</w:t>
      </w:r>
      <w:r w:rsidR="00542443" w:rsidRPr="0094594E">
        <w:t>.</w:t>
      </w:r>
      <w:r w:rsidR="00895543" w:rsidRPr="0094594E">
        <w:t xml:space="preserve">  </w:t>
      </w:r>
    </w:p>
    <w:p w14:paraId="4BF0505B" w14:textId="77777777" w:rsidR="00401CBF" w:rsidRPr="00F002B7" w:rsidRDefault="00401CBF" w:rsidP="0094594E">
      <w:pPr>
        <w:pStyle w:val="ListParagraph"/>
        <w:pBdr>
          <w:top w:val="nil"/>
          <w:left w:val="nil"/>
          <w:bottom w:val="nil"/>
          <w:right w:val="nil"/>
          <w:between w:val="nil"/>
        </w:pBdr>
        <w:ind w:left="0"/>
      </w:pPr>
    </w:p>
    <w:p w14:paraId="0D1ED9FE" w14:textId="37A90C15" w:rsidR="00377EE5" w:rsidRDefault="00CC107A" w:rsidP="0094594E">
      <w:pPr>
        <w:pStyle w:val="ListParagraph"/>
        <w:numPr>
          <w:ilvl w:val="2"/>
          <w:numId w:val="27"/>
        </w:numPr>
        <w:pBdr>
          <w:top w:val="nil"/>
          <w:left w:val="nil"/>
          <w:bottom w:val="nil"/>
          <w:right w:val="nil"/>
          <w:between w:val="nil"/>
        </w:pBdr>
        <w:ind w:left="0" w:firstLine="0"/>
      </w:pPr>
      <w:r w:rsidRPr="00F002B7">
        <w:t xml:space="preserve">Attach </w:t>
      </w:r>
      <w:r w:rsidR="00DE64BE">
        <w:t xml:space="preserve">an </w:t>
      </w:r>
      <w:r w:rsidRPr="00F002B7">
        <w:t xml:space="preserve">air regulator to </w:t>
      </w:r>
      <w:r w:rsidR="00DE64BE">
        <w:t xml:space="preserve">the </w:t>
      </w:r>
      <w:r w:rsidRPr="00F002B7">
        <w:t xml:space="preserve">compressed air tank with </w:t>
      </w:r>
      <w:r w:rsidR="00DE64BE">
        <w:t xml:space="preserve">a </w:t>
      </w:r>
      <w:r w:rsidR="001F383A" w:rsidRPr="00F002B7">
        <w:t>wrench</w:t>
      </w:r>
      <w:r w:rsidRPr="00F002B7">
        <w:t xml:space="preserve">.  </w:t>
      </w:r>
      <w:r w:rsidR="001F383A" w:rsidRPr="00F002B7">
        <w:t xml:space="preserve">For optimal flow reading on the regulator, attach </w:t>
      </w:r>
      <w:r w:rsidR="00DE64BE">
        <w:t xml:space="preserve">the </w:t>
      </w:r>
      <w:r w:rsidR="001F383A" w:rsidRPr="00F002B7">
        <w:t xml:space="preserve">regulator as close as possible to </w:t>
      </w:r>
      <w:r w:rsidR="00DE64BE">
        <w:t xml:space="preserve">an </w:t>
      </w:r>
      <w:r w:rsidR="001F383A" w:rsidRPr="00F002B7">
        <w:t>upright position.</w:t>
      </w:r>
    </w:p>
    <w:p w14:paraId="0D9B6668" w14:textId="77777777" w:rsidR="00401CBF" w:rsidRPr="00F002B7" w:rsidRDefault="00401CBF" w:rsidP="0094594E">
      <w:pPr>
        <w:pStyle w:val="ListParagraph"/>
        <w:pBdr>
          <w:top w:val="nil"/>
          <w:left w:val="nil"/>
          <w:bottom w:val="nil"/>
          <w:right w:val="nil"/>
          <w:between w:val="nil"/>
        </w:pBdr>
        <w:ind w:left="0"/>
      </w:pPr>
    </w:p>
    <w:p w14:paraId="3099A818" w14:textId="643C8966" w:rsidR="001F383A" w:rsidRDefault="001F383A" w:rsidP="0094594E">
      <w:pPr>
        <w:pStyle w:val="ListParagraph"/>
        <w:numPr>
          <w:ilvl w:val="2"/>
          <w:numId w:val="27"/>
        </w:numPr>
        <w:pBdr>
          <w:top w:val="nil"/>
          <w:left w:val="nil"/>
          <w:bottom w:val="nil"/>
          <w:right w:val="nil"/>
          <w:between w:val="nil"/>
        </w:pBdr>
        <w:ind w:left="0" w:firstLine="0"/>
      </w:pPr>
      <w:r w:rsidRPr="00F002B7">
        <w:t xml:space="preserve">Attach </w:t>
      </w:r>
      <w:r w:rsidR="00DE64BE">
        <w:t xml:space="preserve">an </w:t>
      </w:r>
      <w:r w:rsidRPr="00F002B7">
        <w:t xml:space="preserve">oxygen regulator to </w:t>
      </w:r>
      <w:r w:rsidR="00DE64BE">
        <w:t xml:space="preserve">the </w:t>
      </w:r>
      <w:r w:rsidRPr="00F002B7">
        <w:t xml:space="preserve">compressed oxygen tank, attaching as close as possible to </w:t>
      </w:r>
      <w:r w:rsidR="00DE64BE">
        <w:t xml:space="preserve">an </w:t>
      </w:r>
      <w:r w:rsidRPr="00F002B7">
        <w:t xml:space="preserve">upright position.  </w:t>
      </w:r>
      <w:r w:rsidR="007A4D52" w:rsidRPr="00F002B7">
        <w:t xml:space="preserve">Depending on the oxygen tank, </w:t>
      </w:r>
      <w:r w:rsidR="00DE64BE">
        <w:t xml:space="preserve">one may need to invert </w:t>
      </w:r>
      <w:r w:rsidR="007A4D52" w:rsidRPr="00F002B7">
        <w:t>the direction to tighten</w:t>
      </w:r>
      <w:r w:rsidR="00611CB8" w:rsidRPr="00F002B7">
        <w:t>.</w:t>
      </w:r>
    </w:p>
    <w:p w14:paraId="57630D71" w14:textId="77777777" w:rsidR="00401CBF" w:rsidRPr="00F002B7" w:rsidRDefault="00401CBF" w:rsidP="0094594E">
      <w:pPr>
        <w:pBdr>
          <w:top w:val="nil"/>
          <w:left w:val="nil"/>
          <w:bottom w:val="nil"/>
          <w:right w:val="nil"/>
          <w:between w:val="nil"/>
        </w:pBdr>
      </w:pPr>
    </w:p>
    <w:p w14:paraId="33C46C4F" w14:textId="467A7EB2" w:rsidR="00611CB8" w:rsidRDefault="00611CB8" w:rsidP="0094594E">
      <w:pPr>
        <w:pStyle w:val="ListParagraph"/>
        <w:numPr>
          <w:ilvl w:val="2"/>
          <w:numId w:val="27"/>
        </w:numPr>
        <w:pBdr>
          <w:top w:val="nil"/>
          <w:left w:val="nil"/>
          <w:bottom w:val="nil"/>
          <w:right w:val="nil"/>
          <w:between w:val="nil"/>
        </w:pBdr>
        <w:ind w:left="0" w:firstLine="0"/>
      </w:pPr>
      <w:r w:rsidRPr="00F002B7">
        <w:t xml:space="preserve">Connect </w:t>
      </w:r>
      <w:r w:rsidR="00DE64BE">
        <w:t xml:space="preserve">the </w:t>
      </w:r>
      <w:r w:rsidRPr="00F002B7">
        <w:t xml:space="preserve">tubing from </w:t>
      </w:r>
      <w:r w:rsidR="00DE64BE">
        <w:t xml:space="preserve">the </w:t>
      </w:r>
      <w:r w:rsidRPr="00F002B7">
        <w:t xml:space="preserve">regulators to </w:t>
      </w:r>
      <w:r w:rsidR="00DE64BE">
        <w:t xml:space="preserve">a </w:t>
      </w:r>
      <w:r w:rsidRPr="00F002B7">
        <w:t xml:space="preserve">Y-connector </w:t>
      </w:r>
      <w:r w:rsidR="000761B3" w:rsidRPr="00F002B7">
        <w:t xml:space="preserve">to combine </w:t>
      </w:r>
      <w:r w:rsidR="00DE64BE">
        <w:t xml:space="preserve">the </w:t>
      </w:r>
      <w:r w:rsidR="000761B3" w:rsidRPr="00F002B7">
        <w:t>gas flow from the two tanks.</w:t>
      </w:r>
    </w:p>
    <w:p w14:paraId="062C5D2C" w14:textId="77777777" w:rsidR="00401CBF" w:rsidRPr="00F002B7" w:rsidRDefault="00401CBF" w:rsidP="0094594E">
      <w:pPr>
        <w:pBdr>
          <w:top w:val="nil"/>
          <w:left w:val="nil"/>
          <w:bottom w:val="nil"/>
          <w:right w:val="nil"/>
          <w:between w:val="nil"/>
        </w:pBdr>
      </w:pPr>
    </w:p>
    <w:p w14:paraId="7225F2CE" w14:textId="7CC2EDF6" w:rsidR="000761B3" w:rsidRDefault="00E20B07" w:rsidP="0094594E">
      <w:pPr>
        <w:pStyle w:val="ListParagraph"/>
        <w:numPr>
          <w:ilvl w:val="2"/>
          <w:numId w:val="27"/>
        </w:numPr>
        <w:pBdr>
          <w:top w:val="nil"/>
          <w:left w:val="nil"/>
          <w:bottom w:val="nil"/>
          <w:right w:val="nil"/>
          <w:between w:val="nil"/>
        </w:pBdr>
        <w:ind w:left="0" w:firstLine="0"/>
      </w:pPr>
      <w:r w:rsidRPr="00F002B7">
        <w:t xml:space="preserve">Connect </w:t>
      </w:r>
      <w:r w:rsidR="00DE64BE">
        <w:t xml:space="preserve">the </w:t>
      </w:r>
      <w:r w:rsidRPr="00F002B7">
        <w:t xml:space="preserve">output of </w:t>
      </w:r>
      <w:r w:rsidR="00DE64BE">
        <w:t xml:space="preserve">the </w:t>
      </w:r>
      <w:r w:rsidRPr="00F002B7">
        <w:t xml:space="preserve">Y-connector to </w:t>
      </w:r>
      <w:r w:rsidR="00DE64BE">
        <w:t xml:space="preserve">the </w:t>
      </w:r>
      <w:r w:rsidRPr="00F002B7">
        <w:t>central T-junction valve.</w:t>
      </w:r>
    </w:p>
    <w:p w14:paraId="725DC529" w14:textId="77777777" w:rsidR="00401CBF" w:rsidRPr="00F002B7" w:rsidRDefault="00401CBF" w:rsidP="0094594E">
      <w:pPr>
        <w:pBdr>
          <w:top w:val="nil"/>
          <w:left w:val="nil"/>
          <w:bottom w:val="nil"/>
          <w:right w:val="nil"/>
          <w:between w:val="nil"/>
        </w:pBdr>
      </w:pPr>
    </w:p>
    <w:p w14:paraId="1BAA9DBE" w14:textId="72DDBFBD" w:rsidR="00E20B07" w:rsidRDefault="00E20B07" w:rsidP="0094594E">
      <w:pPr>
        <w:pStyle w:val="ListParagraph"/>
        <w:numPr>
          <w:ilvl w:val="2"/>
          <w:numId w:val="27"/>
        </w:numPr>
        <w:pBdr>
          <w:top w:val="nil"/>
          <w:left w:val="nil"/>
          <w:bottom w:val="nil"/>
          <w:right w:val="nil"/>
          <w:between w:val="nil"/>
        </w:pBdr>
        <w:ind w:left="0" w:firstLine="0"/>
      </w:pPr>
      <w:r w:rsidRPr="00F002B7">
        <w:t xml:space="preserve">Connect one side of </w:t>
      </w:r>
      <w:r w:rsidR="00DE64BE">
        <w:t xml:space="preserve">the </w:t>
      </w:r>
      <w:r w:rsidRPr="00F002B7">
        <w:t xml:space="preserve">central T-junction valve to </w:t>
      </w:r>
      <w:r w:rsidR="00DE64BE">
        <w:t xml:space="preserve">a </w:t>
      </w:r>
      <w:r w:rsidR="00A31292" w:rsidRPr="00F002B7">
        <w:t>gas pressure gauge.</w:t>
      </w:r>
    </w:p>
    <w:p w14:paraId="65236B0F" w14:textId="77777777" w:rsidR="00401CBF" w:rsidRPr="00F002B7" w:rsidRDefault="00401CBF" w:rsidP="0094594E">
      <w:pPr>
        <w:pBdr>
          <w:top w:val="nil"/>
          <w:left w:val="nil"/>
          <w:bottom w:val="nil"/>
          <w:right w:val="nil"/>
          <w:between w:val="nil"/>
        </w:pBdr>
      </w:pPr>
    </w:p>
    <w:p w14:paraId="7CEF7DBE" w14:textId="7F3105BA" w:rsidR="00A31292" w:rsidRDefault="00A31292" w:rsidP="0094594E">
      <w:pPr>
        <w:pStyle w:val="ListParagraph"/>
        <w:numPr>
          <w:ilvl w:val="2"/>
          <w:numId w:val="27"/>
        </w:numPr>
        <w:pBdr>
          <w:top w:val="nil"/>
          <w:left w:val="nil"/>
          <w:bottom w:val="nil"/>
          <w:right w:val="nil"/>
          <w:between w:val="nil"/>
        </w:pBdr>
        <w:ind w:left="0" w:firstLine="0"/>
      </w:pPr>
      <w:r w:rsidRPr="00F002B7">
        <w:t xml:space="preserve">Connect </w:t>
      </w:r>
      <w:r w:rsidR="00DE64BE">
        <w:t xml:space="preserve">the </w:t>
      </w:r>
      <w:r w:rsidRPr="00F002B7">
        <w:t xml:space="preserve">other side of </w:t>
      </w:r>
      <w:r w:rsidR="00DE64BE">
        <w:t xml:space="preserve">the </w:t>
      </w:r>
      <w:r w:rsidRPr="00F002B7">
        <w:t xml:space="preserve">gas pressure gauge to </w:t>
      </w:r>
      <w:r w:rsidR="00DE64BE">
        <w:t xml:space="preserve">a </w:t>
      </w:r>
      <w:r w:rsidR="005A06FF" w:rsidRPr="00F002B7">
        <w:t>25 mm diameter sterile syringe filter with a 0.22 µm pore size</w:t>
      </w:r>
      <w:r w:rsidRPr="00F002B7">
        <w:t>.</w:t>
      </w:r>
    </w:p>
    <w:p w14:paraId="0F1BD3B3" w14:textId="77777777" w:rsidR="00401CBF" w:rsidRPr="00F002B7" w:rsidRDefault="00401CBF" w:rsidP="0094594E">
      <w:pPr>
        <w:pBdr>
          <w:top w:val="nil"/>
          <w:left w:val="nil"/>
          <w:bottom w:val="nil"/>
          <w:right w:val="nil"/>
          <w:between w:val="nil"/>
        </w:pBdr>
      </w:pPr>
    </w:p>
    <w:p w14:paraId="1D52D8AF" w14:textId="48EAC104" w:rsidR="002F16E1" w:rsidRDefault="002F16E1" w:rsidP="0094594E">
      <w:pPr>
        <w:pStyle w:val="ListParagraph"/>
        <w:numPr>
          <w:ilvl w:val="2"/>
          <w:numId w:val="27"/>
        </w:numPr>
        <w:pBdr>
          <w:top w:val="nil"/>
          <w:left w:val="nil"/>
          <w:bottom w:val="nil"/>
          <w:right w:val="nil"/>
          <w:between w:val="nil"/>
        </w:pBdr>
        <w:ind w:left="0" w:firstLine="0"/>
      </w:pPr>
      <w:r w:rsidRPr="00F002B7">
        <w:t xml:space="preserve">Attach a second </w:t>
      </w:r>
      <w:r w:rsidR="00132C0E" w:rsidRPr="00F002B7">
        <w:t>25</w:t>
      </w:r>
      <w:r w:rsidR="00DE64BE">
        <w:t xml:space="preserve"> </w:t>
      </w:r>
      <w:r w:rsidR="00132C0E" w:rsidRPr="00F002B7">
        <w:t xml:space="preserve">mm diameter syringe </w:t>
      </w:r>
      <w:r w:rsidRPr="00F002B7">
        <w:t xml:space="preserve">filter to a syringe without a plunger </w:t>
      </w:r>
      <w:r w:rsidR="00DE64BE">
        <w:t xml:space="preserve">to </w:t>
      </w:r>
      <w:r w:rsidR="006D170F">
        <w:t xml:space="preserve">be used as a gas </w:t>
      </w:r>
      <w:r w:rsidR="00DE64BE">
        <w:t>release</w:t>
      </w:r>
      <w:r w:rsidRPr="00F002B7">
        <w:t xml:space="preserve"> </w:t>
      </w:r>
      <w:r w:rsidR="00D668B5" w:rsidRPr="00F002B7">
        <w:t>during sparging</w:t>
      </w:r>
      <w:r w:rsidRPr="00F002B7">
        <w:t>.</w:t>
      </w:r>
    </w:p>
    <w:p w14:paraId="299DDFBB" w14:textId="77777777" w:rsidR="00401CBF" w:rsidRPr="00F002B7" w:rsidRDefault="00401CBF" w:rsidP="0094594E">
      <w:pPr>
        <w:pBdr>
          <w:top w:val="nil"/>
          <w:left w:val="nil"/>
          <w:bottom w:val="nil"/>
          <w:right w:val="nil"/>
          <w:between w:val="nil"/>
        </w:pBdr>
      </w:pPr>
    </w:p>
    <w:p w14:paraId="72388C7B" w14:textId="1A4A5F62" w:rsidR="002F16E1" w:rsidRDefault="00D668B5" w:rsidP="0094594E">
      <w:pPr>
        <w:pStyle w:val="ListParagraph"/>
        <w:numPr>
          <w:ilvl w:val="2"/>
          <w:numId w:val="27"/>
        </w:numPr>
        <w:pBdr>
          <w:top w:val="nil"/>
          <w:left w:val="nil"/>
          <w:bottom w:val="nil"/>
          <w:right w:val="nil"/>
          <w:between w:val="nil"/>
        </w:pBdr>
        <w:ind w:left="0" w:firstLine="0"/>
      </w:pPr>
      <w:r w:rsidRPr="00F002B7">
        <w:t>Connect the final side of the central T-junction valve to a second T-junction valve for the oxygen monitor.</w:t>
      </w:r>
    </w:p>
    <w:p w14:paraId="3239E33B" w14:textId="77777777" w:rsidR="00401CBF" w:rsidRPr="00F002B7" w:rsidRDefault="00401CBF" w:rsidP="0094594E">
      <w:pPr>
        <w:pBdr>
          <w:top w:val="nil"/>
          <w:left w:val="nil"/>
          <w:bottom w:val="nil"/>
          <w:right w:val="nil"/>
          <w:between w:val="nil"/>
        </w:pBdr>
      </w:pPr>
    </w:p>
    <w:p w14:paraId="11C9EE97" w14:textId="03A54402" w:rsidR="0059625F" w:rsidRDefault="0059625F" w:rsidP="0094594E">
      <w:pPr>
        <w:pStyle w:val="ListParagraph"/>
        <w:numPr>
          <w:ilvl w:val="2"/>
          <w:numId w:val="27"/>
        </w:numPr>
        <w:pBdr>
          <w:top w:val="nil"/>
          <w:left w:val="nil"/>
          <w:bottom w:val="nil"/>
          <w:right w:val="nil"/>
          <w:between w:val="nil"/>
        </w:pBdr>
        <w:ind w:left="0" w:firstLine="0"/>
      </w:pPr>
      <w:r w:rsidRPr="00F002B7">
        <w:t xml:space="preserve">Connect a </w:t>
      </w:r>
      <w:r w:rsidR="00132C0E" w:rsidRPr="00F002B7">
        <w:t>25</w:t>
      </w:r>
      <w:r w:rsidR="00DE64BE">
        <w:t xml:space="preserve"> </w:t>
      </w:r>
      <w:r w:rsidR="00132C0E" w:rsidRPr="00F002B7">
        <w:t xml:space="preserve">mm diameter syringe </w:t>
      </w:r>
      <w:r w:rsidRPr="00F002B7">
        <w:t>filter to one</w:t>
      </w:r>
      <w:r w:rsidR="00FF3806" w:rsidRPr="00F002B7">
        <w:t xml:space="preserve"> </w:t>
      </w:r>
      <w:r w:rsidRPr="00F002B7">
        <w:t xml:space="preserve">side of </w:t>
      </w:r>
      <w:r w:rsidR="008A6E42" w:rsidRPr="00F002B7">
        <w:t>this second T-junction valve, along with</w:t>
      </w:r>
      <w:r w:rsidR="00DE64BE">
        <w:t xml:space="preserve"> </w:t>
      </w:r>
      <w:r w:rsidR="008A6E42" w:rsidRPr="00F002B7">
        <w:t xml:space="preserve">tubing to attach </w:t>
      </w:r>
      <w:r w:rsidR="00132C0E" w:rsidRPr="00F002B7">
        <w:t>18</w:t>
      </w:r>
      <w:r w:rsidR="00DE64BE">
        <w:t xml:space="preserve"> G</w:t>
      </w:r>
      <w:r w:rsidR="00132C0E" w:rsidRPr="00F002B7">
        <w:t xml:space="preserve"> </w:t>
      </w:r>
      <w:r w:rsidR="008A6E42" w:rsidRPr="00F002B7">
        <w:t>needles.</w:t>
      </w:r>
    </w:p>
    <w:p w14:paraId="2AC45869" w14:textId="77777777" w:rsidR="00401CBF" w:rsidRPr="00F002B7" w:rsidRDefault="00401CBF" w:rsidP="0094594E">
      <w:pPr>
        <w:pBdr>
          <w:top w:val="nil"/>
          <w:left w:val="nil"/>
          <w:bottom w:val="nil"/>
          <w:right w:val="nil"/>
          <w:between w:val="nil"/>
        </w:pBdr>
      </w:pPr>
    </w:p>
    <w:p w14:paraId="41D9D1C7" w14:textId="106A365C" w:rsidR="00FF3806" w:rsidRDefault="00FF3806" w:rsidP="0094594E">
      <w:pPr>
        <w:pStyle w:val="ListParagraph"/>
        <w:numPr>
          <w:ilvl w:val="2"/>
          <w:numId w:val="27"/>
        </w:numPr>
        <w:pBdr>
          <w:top w:val="nil"/>
          <w:left w:val="nil"/>
          <w:bottom w:val="nil"/>
          <w:right w:val="nil"/>
          <w:between w:val="nil"/>
        </w:pBdr>
        <w:ind w:left="0" w:firstLine="0"/>
      </w:pPr>
      <w:r w:rsidRPr="00F002B7">
        <w:t xml:space="preserve">Connect the final side of the second T-junction valve </w:t>
      </w:r>
      <w:r w:rsidR="005857CA" w:rsidRPr="00F002B7">
        <w:t xml:space="preserve">to the oxygen </w:t>
      </w:r>
      <w:r w:rsidR="00485C45" w:rsidRPr="00F002B7">
        <w:t>monitoring</w:t>
      </w:r>
      <w:r w:rsidR="005857CA" w:rsidRPr="00F002B7">
        <w:t xml:space="preserve"> ap</w:t>
      </w:r>
      <w:r w:rsidR="00485C45" w:rsidRPr="00F002B7">
        <w:t>p</w:t>
      </w:r>
      <w:r w:rsidR="005857CA" w:rsidRPr="00F002B7">
        <w:t>aratus</w:t>
      </w:r>
      <w:r w:rsidR="00485C45" w:rsidRPr="00F002B7">
        <w:t>.</w:t>
      </w:r>
    </w:p>
    <w:p w14:paraId="55B43426" w14:textId="77777777" w:rsidR="00401CBF" w:rsidRPr="00F002B7" w:rsidRDefault="00401CBF" w:rsidP="0094594E">
      <w:pPr>
        <w:pBdr>
          <w:top w:val="nil"/>
          <w:left w:val="nil"/>
          <w:bottom w:val="nil"/>
          <w:right w:val="nil"/>
          <w:between w:val="nil"/>
        </w:pBdr>
      </w:pPr>
    </w:p>
    <w:p w14:paraId="2037BE0A" w14:textId="4216F9EB" w:rsidR="00485C45" w:rsidRDefault="00485C45" w:rsidP="0094594E">
      <w:pPr>
        <w:pStyle w:val="ListParagraph"/>
        <w:numPr>
          <w:ilvl w:val="2"/>
          <w:numId w:val="27"/>
        </w:numPr>
        <w:pBdr>
          <w:top w:val="nil"/>
          <w:left w:val="nil"/>
          <w:bottom w:val="nil"/>
          <w:right w:val="nil"/>
          <w:between w:val="nil"/>
        </w:pBdr>
        <w:ind w:left="0" w:firstLine="0"/>
      </w:pPr>
      <w:r w:rsidRPr="00F002B7">
        <w:t xml:space="preserve">Connect a cut-off tube to </w:t>
      </w:r>
      <w:r w:rsidR="00824695" w:rsidRPr="00F002B7">
        <w:t xml:space="preserve">the other side of the oxygen monitoring apparatus </w:t>
      </w:r>
      <w:r w:rsidR="00DE64BE">
        <w:t xml:space="preserve">to </w:t>
      </w:r>
      <w:r w:rsidR="006D170F">
        <w:t>be used as a gas release</w:t>
      </w:r>
      <w:r w:rsidR="00824695" w:rsidRPr="00F002B7">
        <w:t xml:space="preserve"> during monitoring.</w:t>
      </w:r>
    </w:p>
    <w:p w14:paraId="6939A2E1" w14:textId="77777777" w:rsidR="00401CBF" w:rsidRPr="00F002B7" w:rsidRDefault="00401CBF" w:rsidP="00401CBF">
      <w:pPr>
        <w:pBdr>
          <w:top w:val="nil"/>
          <w:left w:val="nil"/>
          <w:bottom w:val="nil"/>
          <w:right w:val="nil"/>
          <w:between w:val="nil"/>
        </w:pBdr>
      </w:pPr>
    </w:p>
    <w:p w14:paraId="0087A46C" w14:textId="5C16FAAE" w:rsidR="00824695" w:rsidRPr="00F002B7" w:rsidRDefault="00824695" w:rsidP="00F002B7">
      <w:pPr>
        <w:pBdr>
          <w:top w:val="nil"/>
          <w:left w:val="nil"/>
          <w:bottom w:val="nil"/>
          <w:right w:val="nil"/>
          <w:between w:val="nil"/>
        </w:pBdr>
      </w:pPr>
      <w:r w:rsidRPr="0094594E">
        <w:t>CAUTION: When testing/using the oxygen sparging system, take careful note of the position of the T-junctions and ensure it matches the intended path</w:t>
      </w:r>
      <w:r w:rsidR="0014632D" w:rsidRPr="0094594E">
        <w:t xml:space="preserve"> through the system.  Failure to do so will result in pressure buildup inside the system and cause components to fail</w:t>
      </w:r>
      <w:r w:rsidR="006C1DB6" w:rsidRPr="0094594E">
        <w:t xml:space="preserve"> and come apart</w:t>
      </w:r>
      <w:r w:rsidR="0014632D" w:rsidRPr="00F002B7">
        <w:rPr>
          <w:b/>
          <w:bCs/>
        </w:rPr>
        <w:t>.</w:t>
      </w:r>
    </w:p>
    <w:p w14:paraId="03C0C7BC" w14:textId="15BB1E6A" w:rsidR="006F77EF" w:rsidRPr="00F002B7" w:rsidRDefault="006F77EF" w:rsidP="00F002B7">
      <w:pPr>
        <w:pBdr>
          <w:top w:val="nil"/>
          <w:left w:val="nil"/>
          <w:bottom w:val="nil"/>
          <w:right w:val="nil"/>
          <w:between w:val="nil"/>
        </w:pBdr>
      </w:pPr>
    </w:p>
    <w:p w14:paraId="468A74F1" w14:textId="1E8583B6" w:rsidR="006F77EF" w:rsidRPr="00401CBF" w:rsidRDefault="00DE64BE" w:rsidP="0094594E">
      <w:pPr>
        <w:pStyle w:val="ListParagraph"/>
        <w:numPr>
          <w:ilvl w:val="2"/>
          <w:numId w:val="27"/>
        </w:numPr>
        <w:pBdr>
          <w:top w:val="nil"/>
          <w:left w:val="nil"/>
          <w:bottom w:val="nil"/>
          <w:right w:val="nil"/>
          <w:between w:val="nil"/>
        </w:pBdr>
        <w:ind w:left="0" w:firstLine="0"/>
      </w:pPr>
      <w:r>
        <w:t>F</w:t>
      </w:r>
      <w:r w:rsidR="00456CA5" w:rsidRPr="00401CBF">
        <w:t xml:space="preserve">or the maintenance of the system and </w:t>
      </w:r>
      <w:r>
        <w:t xml:space="preserve">to </w:t>
      </w:r>
      <w:r w:rsidR="00456CA5" w:rsidRPr="00401CBF">
        <w:t>keep it working at optimal performance</w:t>
      </w:r>
      <w:r>
        <w:t xml:space="preserve">, the </w:t>
      </w:r>
      <w:r w:rsidRPr="00401CBF">
        <w:t>following practices are beneficial</w:t>
      </w:r>
      <w:r w:rsidR="00456CA5" w:rsidRPr="00401CBF">
        <w:t>.</w:t>
      </w:r>
    </w:p>
    <w:p w14:paraId="79608C1A" w14:textId="77777777" w:rsidR="00401CBF" w:rsidRPr="00F002B7" w:rsidRDefault="00401CBF" w:rsidP="00F002B7">
      <w:pPr>
        <w:pBdr>
          <w:top w:val="nil"/>
          <w:left w:val="nil"/>
          <w:bottom w:val="nil"/>
          <w:right w:val="nil"/>
          <w:between w:val="nil"/>
        </w:pBdr>
      </w:pPr>
    </w:p>
    <w:p w14:paraId="0AF6B010" w14:textId="72CCD581" w:rsidR="00456CA5" w:rsidRDefault="00DE64BE" w:rsidP="00DE64BE">
      <w:pPr>
        <w:pStyle w:val="ListParagraph"/>
        <w:numPr>
          <w:ilvl w:val="3"/>
          <w:numId w:val="27"/>
        </w:numPr>
        <w:pBdr>
          <w:top w:val="nil"/>
          <w:left w:val="nil"/>
          <w:bottom w:val="nil"/>
          <w:right w:val="nil"/>
          <w:between w:val="nil"/>
        </w:pBdr>
        <w:ind w:left="0" w:firstLine="0"/>
      </w:pPr>
      <w:r w:rsidRPr="00F002B7">
        <w:t>Reinforc</w:t>
      </w:r>
      <w:r>
        <w:t>e the</w:t>
      </w:r>
      <w:r w:rsidRPr="00F002B7">
        <w:t xml:space="preserve"> </w:t>
      </w:r>
      <w:r w:rsidR="00456CA5" w:rsidRPr="00F002B7">
        <w:t xml:space="preserve">connections with liberal amounts of </w:t>
      </w:r>
      <w:r w:rsidR="0049538D" w:rsidRPr="00F002B7">
        <w:t>T</w:t>
      </w:r>
      <w:r w:rsidR="00456CA5" w:rsidRPr="00F002B7">
        <w:t xml:space="preserve">eflon </w:t>
      </w:r>
      <w:r w:rsidR="00473566" w:rsidRPr="00F002B7">
        <w:t xml:space="preserve">tape </w:t>
      </w:r>
      <w:r>
        <w:t xml:space="preserve">to </w:t>
      </w:r>
      <w:r w:rsidR="00473566" w:rsidRPr="00F002B7">
        <w:t xml:space="preserve">greatly improve their </w:t>
      </w:r>
      <w:r w:rsidR="00605F37" w:rsidRPr="00F002B7">
        <w:t>seal and</w:t>
      </w:r>
      <w:r w:rsidR="00473566" w:rsidRPr="00F002B7">
        <w:t xml:space="preserve"> reduce the chance of components coming apart from </w:t>
      </w:r>
      <w:r>
        <w:t xml:space="preserve">the </w:t>
      </w:r>
      <w:r w:rsidR="00473566" w:rsidRPr="00F002B7">
        <w:t>internal pressure.</w:t>
      </w:r>
    </w:p>
    <w:p w14:paraId="7499904B" w14:textId="77777777" w:rsidR="00DE64BE" w:rsidRPr="00F002B7" w:rsidRDefault="00DE64BE" w:rsidP="0094594E">
      <w:pPr>
        <w:pStyle w:val="ListParagraph"/>
        <w:pBdr>
          <w:top w:val="nil"/>
          <w:left w:val="nil"/>
          <w:bottom w:val="nil"/>
          <w:right w:val="nil"/>
          <w:between w:val="nil"/>
        </w:pBdr>
        <w:ind w:left="0"/>
      </w:pPr>
    </w:p>
    <w:p w14:paraId="2CC85AD1" w14:textId="6C2B5586" w:rsidR="00473566" w:rsidRDefault="00473566" w:rsidP="00DE64BE">
      <w:pPr>
        <w:pStyle w:val="ListParagraph"/>
        <w:numPr>
          <w:ilvl w:val="3"/>
          <w:numId w:val="27"/>
        </w:numPr>
        <w:pBdr>
          <w:top w:val="nil"/>
          <w:left w:val="nil"/>
          <w:bottom w:val="nil"/>
          <w:right w:val="nil"/>
          <w:between w:val="nil"/>
        </w:pBdr>
        <w:ind w:left="0" w:firstLine="0"/>
      </w:pPr>
      <w:r w:rsidRPr="00F002B7">
        <w:t xml:space="preserve">Keep combined flow rate under 10 </w:t>
      </w:r>
      <w:r w:rsidR="00D71305" w:rsidRPr="00F002B7">
        <w:t>L/min</w:t>
      </w:r>
      <w:r w:rsidRPr="00F002B7">
        <w:t xml:space="preserve"> </w:t>
      </w:r>
      <w:r w:rsidR="00F1159D" w:rsidRPr="00F002B7">
        <w:t>to mitigate maximum pressure and prevent failures.</w:t>
      </w:r>
    </w:p>
    <w:p w14:paraId="557CF92E" w14:textId="77777777" w:rsidR="00DE64BE" w:rsidRPr="00F002B7" w:rsidRDefault="00DE64BE" w:rsidP="0094594E">
      <w:pPr>
        <w:pStyle w:val="ListParagraph"/>
        <w:pBdr>
          <w:top w:val="nil"/>
          <w:left w:val="nil"/>
          <w:bottom w:val="nil"/>
          <w:right w:val="nil"/>
          <w:between w:val="nil"/>
        </w:pBdr>
        <w:ind w:left="0"/>
      </w:pPr>
    </w:p>
    <w:p w14:paraId="75D6CEDE" w14:textId="38E18E3E" w:rsidR="00F1159D" w:rsidRDefault="00F1159D" w:rsidP="00DE64BE">
      <w:pPr>
        <w:pStyle w:val="ListParagraph"/>
        <w:numPr>
          <w:ilvl w:val="3"/>
          <w:numId w:val="27"/>
        </w:numPr>
        <w:pBdr>
          <w:top w:val="nil"/>
          <w:left w:val="nil"/>
          <w:bottom w:val="nil"/>
          <w:right w:val="nil"/>
          <w:between w:val="nil"/>
        </w:pBdr>
        <w:ind w:left="0" w:firstLine="0"/>
      </w:pPr>
      <w:r w:rsidRPr="00F002B7">
        <w:t>If a leak is suspected,</w:t>
      </w:r>
      <w:r w:rsidR="00DE64BE">
        <w:t xml:space="preserve"> use</w:t>
      </w:r>
      <w:r w:rsidRPr="00F002B7">
        <w:t xml:space="preserve"> </w:t>
      </w:r>
      <w:r w:rsidR="00C7025D" w:rsidRPr="00F002B7">
        <w:t xml:space="preserve">a detergent solution such as </w:t>
      </w:r>
      <w:r w:rsidR="00B945B8" w:rsidRPr="00F002B7">
        <w:t>commercially available</w:t>
      </w:r>
      <w:r w:rsidRPr="00F002B7">
        <w:t xml:space="preserve"> liquid leak detector</w:t>
      </w:r>
      <w:r w:rsidR="00B945B8" w:rsidRPr="00F002B7">
        <w:t>s</w:t>
      </w:r>
      <w:r w:rsidR="00DE64BE">
        <w:t xml:space="preserve"> to</w:t>
      </w:r>
      <w:r w:rsidR="00B945B8" w:rsidRPr="00F002B7">
        <w:t xml:space="preserve"> </w:t>
      </w:r>
      <w:r w:rsidR="00102FA7" w:rsidRPr="00F002B7">
        <w:t>identify its location</w:t>
      </w:r>
      <w:r w:rsidR="00DE64BE">
        <w:t xml:space="preserve"> easily</w:t>
      </w:r>
      <w:r w:rsidR="00102FA7" w:rsidRPr="00F002B7">
        <w:t xml:space="preserve">, as it will bubble above any gas leaks.  Patch </w:t>
      </w:r>
      <w:r w:rsidR="00102FA7" w:rsidRPr="00F002B7">
        <w:lastRenderedPageBreak/>
        <w:t>leaks using</w:t>
      </w:r>
      <w:r w:rsidR="00AE284E">
        <w:t xml:space="preserve"> a</w:t>
      </w:r>
      <w:r w:rsidR="00102FA7" w:rsidRPr="00F002B7">
        <w:t xml:space="preserve"> </w:t>
      </w:r>
      <w:r w:rsidR="00AE284E" w:rsidRPr="00AE284E">
        <w:t>Polytetrafluoroethylene</w:t>
      </w:r>
      <w:r w:rsidR="00102FA7" w:rsidRPr="00F002B7">
        <w:t xml:space="preserve"> tape</w:t>
      </w:r>
      <w:r w:rsidR="00AE284E">
        <w:t xml:space="preserve"> (e.g., Teflon)</w:t>
      </w:r>
      <w:r w:rsidR="00102FA7" w:rsidRPr="00F002B7">
        <w:t>.</w:t>
      </w:r>
    </w:p>
    <w:p w14:paraId="54A31EBA" w14:textId="77777777" w:rsidR="00DE64BE" w:rsidRPr="00F002B7" w:rsidRDefault="00DE64BE" w:rsidP="0094594E">
      <w:pPr>
        <w:pStyle w:val="ListParagraph"/>
        <w:pBdr>
          <w:top w:val="nil"/>
          <w:left w:val="nil"/>
          <w:bottom w:val="nil"/>
          <w:right w:val="nil"/>
          <w:between w:val="nil"/>
        </w:pBdr>
        <w:ind w:left="0"/>
      </w:pPr>
    </w:p>
    <w:p w14:paraId="6E8EAACB" w14:textId="256AFFDA" w:rsidR="0049538D" w:rsidRDefault="00DE64BE" w:rsidP="00DE64BE">
      <w:pPr>
        <w:pStyle w:val="ListParagraph"/>
        <w:numPr>
          <w:ilvl w:val="3"/>
          <w:numId w:val="27"/>
        </w:numPr>
        <w:pBdr>
          <w:top w:val="nil"/>
          <w:left w:val="nil"/>
          <w:bottom w:val="nil"/>
          <w:right w:val="nil"/>
          <w:between w:val="nil"/>
        </w:pBdr>
        <w:ind w:left="0" w:firstLine="0"/>
      </w:pPr>
      <w:r>
        <w:t xml:space="preserve">Replace the </w:t>
      </w:r>
      <w:r w:rsidR="00132C0E" w:rsidRPr="00F002B7">
        <w:t>25</w:t>
      </w:r>
      <w:r>
        <w:t xml:space="preserve"> </w:t>
      </w:r>
      <w:r w:rsidR="00132C0E" w:rsidRPr="00F002B7">
        <w:t xml:space="preserve">mm diameter syringe </w:t>
      </w:r>
      <w:r w:rsidR="0049538D" w:rsidRPr="00F002B7">
        <w:t xml:space="preserve">filters </w:t>
      </w:r>
      <w:r w:rsidR="00273815" w:rsidRPr="00F002B7">
        <w:t>in the oxygen sparging system</w:t>
      </w:r>
      <w:r w:rsidR="0049538D" w:rsidRPr="00F002B7">
        <w:t xml:space="preserve"> bi-weekly, but this varies with use frequency.  </w:t>
      </w:r>
      <w:r w:rsidR="00715210" w:rsidRPr="00F002B7">
        <w:t>Over</w:t>
      </w:r>
      <w:r w:rsidR="001F7ABA" w:rsidRPr="00F002B7">
        <w:t xml:space="preserve"> </w:t>
      </w:r>
      <w:r w:rsidR="00715210" w:rsidRPr="00F002B7">
        <w:t xml:space="preserve">time, particles caught in the filter </w:t>
      </w:r>
      <w:r w:rsidR="001F7ABA" w:rsidRPr="00F002B7">
        <w:t xml:space="preserve">reduce </w:t>
      </w:r>
      <w:r>
        <w:t xml:space="preserve">the </w:t>
      </w:r>
      <w:r w:rsidR="001F7ABA" w:rsidRPr="00F002B7">
        <w:t>gas flow rate and cause pressure buildups.</w:t>
      </w:r>
    </w:p>
    <w:p w14:paraId="7BCAA9D2" w14:textId="77777777" w:rsidR="00DE64BE" w:rsidRPr="00F002B7" w:rsidRDefault="00DE64BE" w:rsidP="0094594E">
      <w:pPr>
        <w:pStyle w:val="ListParagraph"/>
        <w:pBdr>
          <w:top w:val="nil"/>
          <w:left w:val="nil"/>
          <w:bottom w:val="nil"/>
          <w:right w:val="nil"/>
          <w:between w:val="nil"/>
        </w:pBdr>
        <w:ind w:left="0"/>
      </w:pPr>
    </w:p>
    <w:p w14:paraId="18324933" w14:textId="1964133A" w:rsidR="00FF0611" w:rsidRDefault="00FF0611" w:rsidP="00DE64BE">
      <w:pPr>
        <w:pStyle w:val="ListParagraph"/>
        <w:numPr>
          <w:ilvl w:val="3"/>
          <w:numId w:val="27"/>
        </w:numPr>
        <w:pBdr>
          <w:top w:val="nil"/>
          <w:left w:val="nil"/>
          <w:bottom w:val="nil"/>
          <w:right w:val="nil"/>
          <w:between w:val="nil"/>
        </w:pBdr>
        <w:ind w:left="0" w:firstLine="0"/>
      </w:pPr>
      <w:r w:rsidRPr="00F002B7">
        <w:t xml:space="preserve">Calibrate </w:t>
      </w:r>
      <w:r w:rsidR="00DE64BE">
        <w:t xml:space="preserve">the </w:t>
      </w:r>
      <w:r w:rsidRPr="00F002B7">
        <w:t xml:space="preserve">oxygen monitor to 21% </w:t>
      </w:r>
      <w:r w:rsidR="00B1428F" w:rsidRPr="00F002B7">
        <w:t>oxygen compressed air prior to carrying out measurements.</w:t>
      </w:r>
    </w:p>
    <w:p w14:paraId="10D9792F" w14:textId="77777777" w:rsidR="00DE64BE" w:rsidRPr="00F002B7" w:rsidRDefault="00DE64BE" w:rsidP="0094594E">
      <w:pPr>
        <w:pStyle w:val="ListParagraph"/>
        <w:pBdr>
          <w:top w:val="nil"/>
          <w:left w:val="nil"/>
          <w:bottom w:val="nil"/>
          <w:right w:val="nil"/>
          <w:between w:val="nil"/>
        </w:pBdr>
        <w:ind w:left="0"/>
      </w:pPr>
    </w:p>
    <w:p w14:paraId="64F25538" w14:textId="1F48F3A1" w:rsidR="005F4375" w:rsidRPr="00F002B7" w:rsidRDefault="005F4375" w:rsidP="0094594E">
      <w:pPr>
        <w:pStyle w:val="ListParagraph"/>
        <w:numPr>
          <w:ilvl w:val="3"/>
          <w:numId w:val="27"/>
        </w:numPr>
        <w:pBdr>
          <w:top w:val="nil"/>
          <w:left w:val="nil"/>
          <w:bottom w:val="nil"/>
          <w:right w:val="nil"/>
          <w:between w:val="nil"/>
        </w:pBdr>
        <w:ind w:left="0" w:firstLine="0"/>
      </w:pPr>
      <w:r w:rsidRPr="00F002B7">
        <w:t xml:space="preserve">Upon completion of </w:t>
      </w:r>
      <w:r w:rsidR="006D170F">
        <w:t xml:space="preserve">the </w:t>
      </w:r>
      <w:r w:rsidRPr="00F002B7">
        <w:t xml:space="preserve">system use, </w:t>
      </w:r>
      <w:r w:rsidRPr="0094594E">
        <w:t>turn off the tanks</w:t>
      </w:r>
      <w:r w:rsidRPr="00F002B7">
        <w:t xml:space="preserve"> and bleed </w:t>
      </w:r>
      <w:r w:rsidR="00DE64BE">
        <w:t xml:space="preserve">the </w:t>
      </w:r>
      <w:r w:rsidRPr="00F002B7">
        <w:t>excess gas from the regulators until the flow completely stops.</w:t>
      </w:r>
    </w:p>
    <w:p w14:paraId="102179C9" w14:textId="77777777" w:rsidR="00865EE7" w:rsidRPr="00F002B7" w:rsidRDefault="00865EE7" w:rsidP="00F002B7">
      <w:pPr>
        <w:pBdr>
          <w:top w:val="nil"/>
          <w:left w:val="nil"/>
          <w:bottom w:val="nil"/>
          <w:right w:val="nil"/>
          <w:between w:val="nil"/>
        </w:pBdr>
      </w:pPr>
    </w:p>
    <w:p w14:paraId="11E0B925" w14:textId="79DE39DB" w:rsidR="00865EE7" w:rsidRPr="0094594E" w:rsidRDefault="00865EE7" w:rsidP="0094594E">
      <w:pPr>
        <w:pStyle w:val="ListParagraph"/>
        <w:numPr>
          <w:ilvl w:val="1"/>
          <w:numId w:val="27"/>
        </w:numPr>
        <w:pBdr>
          <w:top w:val="nil"/>
          <w:left w:val="nil"/>
          <w:bottom w:val="nil"/>
          <w:right w:val="nil"/>
          <w:between w:val="nil"/>
        </w:pBdr>
        <w:ind w:left="0" w:firstLine="0"/>
        <w:rPr>
          <w:highlight w:val="yellow"/>
        </w:rPr>
      </w:pPr>
      <w:r w:rsidRPr="0094594E">
        <w:rPr>
          <w:highlight w:val="yellow"/>
        </w:rPr>
        <w:t xml:space="preserve">Serum </w:t>
      </w:r>
      <w:r w:rsidR="00A13CC9" w:rsidRPr="0094594E">
        <w:rPr>
          <w:highlight w:val="yellow"/>
        </w:rPr>
        <w:t>bottle culture sparging</w:t>
      </w:r>
    </w:p>
    <w:p w14:paraId="3DF71649" w14:textId="77777777" w:rsidR="00401CBF" w:rsidRPr="00F002B7" w:rsidRDefault="00401CBF" w:rsidP="0094594E">
      <w:pPr>
        <w:pStyle w:val="ListParagraph"/>
        <w:pBdr>
          <w:top w:val="nil"/>
          <w:left w:val="nil"/>
          <w:bottom w:val="nil"/>
          <w:right w:val="nil"/>
          <w:between w:val="nil"/>
        </w:pBdr>
        <w:ind w:left="0"/>
        <w:rPr>
          <w:highlight w:val="yellow"/>
        </w:rPr>
      </w:pPr>
    </w:p>
    <w:p w14:paraId="7C886407" w14:textId="4C38B42A" w:rsidR="00865EE7" w:rsidRDefault="004D7E4F"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Label </w:t>
      </w:r>
      <w:r w:rsidR="00A74EAD" w:rsidRPr="00F002B7">
        <w:rPr>
          <w:highlight w:val="yellow"/>
        </w:rPr>
        <w:t xml:space="preserve">500 mL </w:t>
      </w:r>
      <w:r w:rsidR="004D48E3" w:rsidRPr="00F002B7">
        <w:rPr>
          <w:highlight w:val="yellow"/>
        </w:rPr>
        <w:t xml:space="preserve">autoclaved </w:t>
      </w:r>
      <w:r w:rsidRPr="00F002B7">
        <w:rPr>
          <w:highlight w:val="yellow"/>
        </w:rPr>
        <w:t>serum bottles with sample identifier</w:t>
      </w:r>
      <w:r w:rsidR="007026DA" w:rsidRPr="00F002B7">
        <w:rPr>
          <w:highlight w:val="yellow"/>
        </w:rPr>
        <w:t>s</w:t>
      </w:r>
      <w:r w:rsidRPr="00F002B7">
        <w:rPr>
          <w:highlight w:val="yellow"/>
        </w:rPr>
        <w:t xml:space="preserve">, date/time of inoculation, </w:t>
      </w:r>
      <w:r w:rsidR="007026DA" w:rsidRPr="00F002B7">
        <w:rPr>
          <w:highlight w:val="yellow"/>
        </w:rPr>
        <w:t>and target oxygen percentage.</w:t>
      </w:r>
    </w:p>
    <w:p w14:paraId="36647BC3" w14:textId="77777777" w:rsidR="00401CBF" w:rsidRPr="00F002B7" w:rsidRDefault="00401CBF" w:rsidP="0094594E">
      <w:pPr>
        <w:pStyle w:val="ListParagraph"/>
        <w:pBdr>
          <w:top w:val="nil"/>
          <w:left w:val="nil"/>
          <w:bottom w:val="nil"/>
          <w:right w:val="nil"/>
          <w:between w:val="nil"/>
        </w:pBdr>
        <w:ind w:left="0"/>
        <w:rPr>
          <w:highlight w:val="yellow"/>
        </w:rPr>
      </w:pPr>
    </w:p>
    <w:p w14:paraId="14099638" w14:textId="4EE702CC" w:rsidR="007026DA" w:rsidRDefault="007A2A46"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In a biological hood, a</w:t>
      </w:r>
      <w:r w:rsidR="007026DA" w:rsidRPr="00F002B7">
        <w:rPr>
          <w:highlight w:val="yellow"/>
        </w:rPr>
        <w:t xml:space="preserve">dd 24 mL </w:t>
      </w:r>
      <w:r w:rsidR="005C28F1">
        <w:rPr>
          <w:highlight w:val="yellow"/>
        </w:rPr>
        <w:t xml:space="preserve">of the </w:t>
      </w:r>
      <w:r w:rsidR="007026DA" w:rsidRPr="00F002B7">
        <w:rPr>
          <w:highlight w:val="yellow"/>
        </w:rPr>
        <w:t>artificial sputum medi</w:t>
      </w:r>
      <w:r w:rsidR="00C35943" w:rsidRPr="00F002B7">
        <w:rPr>
          <w:highlight w:val="yellow"/>
        </w:rPr>
        <w:t>um</w:t>
      </w:r>
      <w:r w:rsidR="007026DA" w:rsidRPr="00F002B7">
        <w:rPr>
          <w:highlight w:val="yellow"/>
        </w:rPr>
        <w:t xml:space="preserve"> to each serum bottle being set up.</w:t>
      </w:r>
    </w:p>
    <w:p w14:paraId="1A5F6DB7" w14:textId="77777777" w:rsidR="00401CBF" w:rsidRPr="00401CBF" w:rsidRDefault="00401CBF" w:rsidP="0094594E">
      <w:pPr>
        <w:pBdr>
          <w:top w:val="nil"/>
          <w:left w:val="nil"/>
          <w:bottom w:val="nil"/>
          <w:right w:val="nil"/>
          <w:between w:val="nil"/>
        </w:pBdr>
        <w:rPr>
          <w:highlight w:val="yellow"/>
        </w:rPr>
      </w:pPr>
    </w:p>
    <w:p w14:paraId="02E39B54" w14:textId="14E627D0" w:rsidR="007026DA" w:rsidRDefault="00515663"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Add 1 mL of </w:t>
      </w:r>
      <w:r w:rsidR="005C28F1">
        <w:rPr>
          <w:highlight w:val="yellow"/>
        </w:rPr>
        <w:t xml:space="preserve">the </w:t>
      </w:r>
      <w:r w:rsidR="00425959" w:rsidRPr="00F002B7">
        <w:rPr>
          <w:highlight w:val="yellow"/>
        </w:rPr>
        <w:t>patient sputum homogenized with a</w:t>
      </w:r>
      <w:r w:rsidR="005C28F1">
        <w:rPr>
          <w:highlight w:val="yellow"/>
        </w:rPr>
        <w:t>n</w:t>
      </w:r>
      <w:r w:rsidR="00425959" w:rsidRPr="00F002B7">
        <w:rPr>
          <w:highlight w:val="yellow"/>
        </w:rPr>
        <w:t xml:space="preserve"> 18-</w:t>
      </w:r>
      <w:r w:rsidR="005C28F1">
        <w:rPr>
          <w:highlight w:val="yellow"/>
        </w:rPr>
        <w:t>G</w:t>
      </w:r>
      <w:r w:rsidR="005C28F1" w:rsidRPr="00F002B7">
        <w:rPr>
          <w:highlight w:val="yellow"/>
        </w:rPr>
        <w:t xml:space="preserve"> </w:t>
      </w:r>
      <w:r w:rsidR="00425959" w:rsidRPr="00F002B7">
        <w:rPr>
          <w:highlight w:val="yellow"/>
        </w:rPr>
        <w:t xml:space="preserve">needle </w:t>
      </w:r>
      <w:r w:rsidRPr="00F002B7">
        <w:rPr>
          <w:highlight w:val="yellow"/>
        </w:rPr>
        <w:t>(diluted</w:t>
      </w:r>
      <w:r w:rsidR="00425959" w:rsidRPr="00F002B7">
        <w:rPr>
          <w:highlight w:val="yellow"/>
        </w:rPr>
        <w:t xml:space="preserve"> with sterile saline</w:t>
      </w:r>
      <w:r w:rsidRPr="00F002B7">
        <w:rPr>
          <w:highlight w:val="yellow"/>
        </w:rPr>
        <w:t xml:space="preserve"> if necessary</w:t>
      </w:r>
      <w:r w:rsidR="00425959" w:rsidRPr="00F002B7">
        <w:rPr>
          <w:highlight w:val="yellow"/>
        </w:rPr>
        <w:t xml:space="preserve"> to obtain sufficient volume of sample for each culture condition</w:t>
      </w:r>
      <w:r w:rsidRPr="00F002B7">
        <w:rPr>
          <w:highlight w:val="yellow"/>
        </w:rPr>
        <w:t xml:space="preserve">) to each </w:t>
      </w:r>
      <w:r w:rsidR="00425959" w:rsidRPr="00F002B7">
        <w:rPr>
          <w:highlight w:val="yellow"/>
        </w:rPr>
        <w:t>serum</w:t>
      </w:r>
      <w:r w:rsidRPr="00F002B7">
        <w:rPr>
          <w:highlight w:val="yellow"/>
        </w:rPr>
        <w:t xml:space="preserve"> bottle.</w:t>
      </w:r>
    </w:p>
    <w:p w14:paraId="4C2F2297" w14:textId="77777777" w:rsidR="00401CBF" w:rsidRPr="00401CBF" w:rsidRDefault="00401CBF" w:rsidP="0094594E">
      <w:pPr>
        <w:pBdr>
          <w:top w:val="nil"/>
          <w:left w:val="nil"/>
          <w:bottom w:val="nil"/>
          <w:right w:val="nil"/>
          <w:between w:val="nil"/>
        </w:pBdr>
        <w:rPr>
          <w:highlight w:val="yellow"/>
        </w:rPr>
      </w:pPr>
    </w:p>
    <w:p w14:paraId="2CBA5AD0" w14:textId="05A1CC04" w:rsidR="00515663" w:rsidRDefault="00515663"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Using sterile tweezers, place</w:t>
      </w:r>
      <w:r w:rsidR="00AE284E">
        <w:rPr>
          <w:highlight w:val="yellow"/>
        </w:rPr>
        <w:t xml:space="preserve"> the</w:t>
      </w:r>
      <w:r w:rsidRPr="00F002B7">
        <w:rPr>
          <w:highlight w:val="yellow"/>
        </w:rPr>
        <w:t xml:space="preserve"> </w:t>
      </w:r>
      <w:r w:rsidR="009A0E97" w:rsidRPr="00F002B7">
        <w:rPr>
          <w:highlight w:val="yellow"/>
        </w:rPr>
        <w:t>autoclaved rubber stoppers onto the top of each serum bottle.</w:t>
      </w:r>
    </w:p>
    <w:p w14:paraId="6EF4E924" w14:textId="77777777" w:rsidR="00401CBF" w:rsidRPr="00401CBF" w:rsidRDefault="00401CBF" w:rsidP="0094594E">
      <w:pPr>
        <w:pBdr>
          <w:top w:val="nil"/>
          <w:left w:val="nil"/>
          <w:bottom w:val="nil"/>
          <w:right w:val="nil"/>
          <w:between w:val="nil"/>
        </w:pBdr>
        <w:rPr>
          <w:highlight w:val="yellow"/>
        </w:rPr>
      </w:pPr>
    </w:p>
    <w:p w14:paraId="2B1FE997" w14:textId="5BA5FC61" w:rsidR="009A0E97" w:rsidRDefault="009A0E97"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Press down the rubber stoppers, </w:t>
      </w:r>
      <w:r w:rsidR="005C28F1" w:rsidRPr="00F002B7">
        <w:rPr>
          <w:highlight w:val="yellow"/>
        </w:rPr>
        <w:t>tak</w:t>
      </w:r>
      <w:r w:rsidR="005C28F1">
        <w:rPr>
          <w:highlight w:val="yellow"/>
        </w:rPr>
        <w:t>e</w:t>
      </w:r>
      <w:r w:rsidR="005C28F1" w:rsidRPr="00F002B7">
        <w:rPr>
          <w:highlight w:val="yellow"/>
        </w:rPr>
        <w:t xml:space="preserve"> </w:t>
      </w:r>
      <w:r w:rsidRPr="00F002B7">
        <w:rPr>
          <w:highlight w:val="yellow"/>
        </w:rPr>
        <w:t>care not to touch the underside of the stopper with hands.</w:t>
      </w:r>
    </w:p>
    <w:p w14:paraId="093426B6" w14:textId="77777777" w:rsidR="00401CBF" w:rsidRPr="00401CBF" w:rsidRDefault="00401CBF" w:rsidP="0094594E">
      <w:pPr>
        <w:pBdr>
          <w:top w:val="nil"/>
          <w:left w:val="nil"/>
          <w:bottom w:val="nil"/>
          <w:right w:val="nil"/>
          <w:between w:val="nil"/>
        </w:pBdr>
        <w:rPr>
          <w:highlight w:val="yellow"/>
        </w:rPr>
      </w:pPr>
    </w:p>
    <w:p w14:paraId="1339DE93" w14:textId="6E71F936" w:rsidR="007A2A46" w:rsidRDefault="007A2A46"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Remove</w:t>
      </w:r>
      <w:r w:rsidR="005C28F1">
        <w:rPr>
          <w:highlight w:val="yellow"/>
        </w:rPr>
        <w:t xml:space="preserve"> the</w:t>
      </w:r>
      <w:r w:rsidRPr="00F002B7">
        <w:rPr>
          <w:highlight w:val="yellow"/>
        </w:rPr>
        <w:t xml:space="preserve"> bottles from the hood, apply and crimp </w:t>
      </w:r>
      <w:r w:rsidR="005C28F1">
        <w:rPr>
          <w:highlight w:val="yellow"/>
        </w:rPr>
        <w:t xml:space="preserve">the </w:t>
      </w:r>
      <w:r w:rsidRPr="00F002B7">
        <w:rPr>
          <w:highlight w:val="yellow"/>
        </w:rPr>
        <w:t xml:space="preserve">aluminum seals.  Remove </w:t>
      </w:r>
      <w:r w:rsidR="005C28F1">
        <w:rPr>
          <w:highlight w:val="yellow"/>
        </w:rPr>
        <w:t xml:space="preserve">the </w:t>
      </w:r>
      <w:r w:rsidRPr="00F002B7">
        <w:rPr>
          <w:highlight w:val="yellow"/>
        </w:rPr>
        <w:t>center piece from the seals.</w:t>
      </w:r>
    </w:p>
    <w:p w14:paraId="669BEB35" w14:textId="77777777" w:rsidR="00401CBF" w:rsidRPr="00401CBF" w:rsidRDefault="00401CBF" w:rsidP="0094594E">
      <w:pPr>
        <w:pBdr>
          <w:top w:val="nil"/>
          <w:left w:val="nil"/>
          <w:bottom w:val="nil"/>
          <w:right w:val="nil"/>
          <w:between w:val="nil"/>
        </w:pBdr>
        <w:rPr>
          <w:highlight w:val="yellow"/>
        </w:rPr>
      </w:pPr>
    </w:p>
    <w:p w14:paraId="311A1BA1" w14:textId="3AAA9062" w:rsidR="002F3EF7" w:rsidRDefault="002F3EF7"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Wipe down </w:t>
      </w:r>
      <w:r w:rsidR="005C28F1">
        <w:rPr>
          <w:highlight w:val="yellow"/>
        </w:rPr>
        <w:t xml:space="preserve">the </w:t>
      </w:r>
      <w:r w:rsidRPr="00F002B7">
        <w:rPr>
          <w:highlight w:val="yellow"/>
        </w:rPr>
        <w:t>top of bottles with an alcohol wipe and pass them through a Bunsen burner flame.</w:t>
      </w:r>
    </w:p>
    <w:p w14:paraId="02AD9472" w14:textId="77777777" w:rsidR="00401CBF" w:rsidRPr="00401CBF" w:rsidRDefault="00401CBF" w:rsidP="0094594E">
      <w:pPr>
        <w:pBdr>
          <w:top w:val="nil"/>
          <w:left w:val="nil"/>
          <w:bottom w:val="nil"/>
          <w:right w:val="nil"/>
          <w:between w:val="nil"/>
        </w:pBdr>
        <w:rPr>
          <w:highlight w:val="yellow"/>
        </w:rPr>
      </w:pPr>
    </w:p>
    <w:p w14:paraId="077F7FDD" w14:textId="6F791B2A" w:rsidR="00314939" w:rsidRDefault="00314939"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Affix</w:t>
      </w:r>
      <w:r w:rsidR="005C28F1">
        <w:rPr>
          <w:highlight w:val="yellow"/>
        </w:rPr>
        <w:t xml:space="preserve"> a</w:t>
      </w:r>
      <w:r w:rsidRPr="00F002B7">
        <w:rPr>
          <w:highlight w:val="yellow"/>
        </w:rPr>
        <w:t xml:space="preserve"> sterile </w:t>
      </w:r>
      <w:r w:rsidR="00132C0E" w:rsidRPr="00F002B7">
        <w:rPr>
          <w:highlight w:val="yellow"/>
        </w:rPr>
        <w:t>18-</w:t>
      </w:r>
      <w:r w:rsidR="005C28F1">
        <w:rPr>
          <w:highlight w:val="yellow"/>
        </w:rPr>
        <w:t>G</w:t>
      </w:r>
      <w:r w:rsidR="005C28F1" w:rsidRPr="00F002B7">
        <w:rPr>
          <w:highlight w:val="yellow"/>
        </w:rPr>
        <w:t xml:space="preserve"> </w:t>
      </w:r>
      <w:r w:rsidRPr="00F002B7">
        <w:rPr>
          <w:highlight w:val="yellow"/>
        </w:rPr>
        <w:t xml:space="preserve">needle </w:t>
      </w:r>
      <w:r w:rsidR="00B01C4E" w:rsidRPr="00F002B7">
        <w:rPr>
          <w:highlight w:val="yellow"/>
        </w:rPr>
        <w:t xml:space="preserve">to </w:t>
      </w:r>
      <w:r w:rsidR="005C28F1">
        <w:rPr>
          <w:highlight w:val="yellow"/>
        </w:rPr>
        <w:t xml:space="preserve">a </w:t>
      </w:r>
      <w:r w:rsidR="00B01C4E" w:rsidRPr="00F002B7">
        <w:rPr>
          <w:highlight w:val="yellow"/>
        </w:rPr>
        <w:t>plunger</w:t>
      </w:r>
      <w:r w:rsidR="00364AE7" w:rsidRPr="00F002B7">
        <w:rPr>
          <w:highlight w:val="yellow"/>
        </w:rPr>
        <w:t>-</w:t>
      </w:r>
      <w:r w:rsidR="00B01C4E" w:rsidRPr="00F002B7">
        <w:rPr>
          <w:highlight w:val="yellow"/>
        </w:rPr>
        <w:t xml:space="preserve">less syringe with </w:t>
      </w:r>
      <w:r w:rsidR="005C28F1">
        <w:rPr>
          <w:highlight w:val="yellow"/>
        </w:rPr>
        <w:t xml:space="preserve">a </w:t>
      </w:r>
      <w:r w:rsidR="00B01C4E" w:rsidRPr="00F002B7">
        <w:rPr>
          <w:highlight w:val="yellow"/>
        </w:rPr>
        <w:t>filter.  Insert this gas release into the bottle first.</w:t>
      </w:r>
    </w:p>
    <w:p w14:paraId="1A223548" w14:textId="77777777" w:rsidR="00401CBF" w:rsidRPr="00401CBF" w:rsidRDefault="00401CBF" w:rsidP="0094594E">
      <w:pPr>
        <w:pBdr>
          <w:top w:val="nil"/>
          <w:left w:val="nil"/>
          <w:bottom w:val="nil"/>
          <w:right w:val="nil"/>
          <w:between w:val="nil"/>
        </w:pBdr>
        <w:rPr>
          <w:highlight w:val="yellow"/>
        </w:rPr>
      </w:pPr>
    </w:p>
    <w:p w14:paraId="459099D2" w14:textId="61C3B890" w:rsidR="00B01C4E" w:rsidRDefault="00B01C4E"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Affix </w:t>
      </w:r>
      <w:r w:rsidR="005C28F1">
        <w:rPr>
          <w:highlight w:val="yellow"/>
        </w:rPr>
        <w:t xml:space="preserve">a </w:t>
      </w:r>
      <w:r w:rsidRPr="00F002B7">
        <w:rPr>
          <w:highlight w:val="yellow"/>
        </w:rPr>
        <w:t xml:space="preserve">sterile </w:t>
      </w:r>
      <w:r w:rsidR="00132C0E" w:rsidRPr="00F002B7">
        <w:rPr>
          <w:highlight w:val="yellow"/>
        </w:rPr>
        <w:t>18-</w:t>
      </w:r>
      <w:r w:rsidR="005C28F1">
        <w:rPr>
          <w:highlight w:val="yellow"/>
        </w:rPr>
        <w:t>G</w:t>
      </w:r>
      <w:r w:rsidR="00132C0E" w:rsidRPr="00F002B7">
        <w:rPr>
          <w:highlight w:val="yellow"/>
        </w:rPr>
        <w:t xml:space="preserve"> </w:t>
      </w:r>
      <w:r w:rsidRPr="00F002B7">
        <w:rPr>
          <w:highlight w:val="yellow"/>
        </w:rPr>
        <w:t xml:space="preserve">needle to </w:t>
      </w:r>
      <w:r w:rsidR="005C28F1">
        <w:rPr>
          <w:highlight w:val="yellow"/>
        </w:rPr>
        <w:t xml:space="preserve">the </w:t>
      </w:r>
      <w:r w:rsidRPr="00F002B7">
        <w:rPr>
          <w:highlight w:val="yellow"/>
        </w:rPr>
        <w:t xml:space="preserve">gas output from the </w:t>
      </w:r>
      <w:r w:rsidR="00905B5F" w:rsidRPr="00F002B7">
        <w:rPr>
          <w:highlight w:val="yellow"/>
        </w:rPr>
        <w:t>system and</w:t>
      </w:r>
      <w:r w:rsidRPr="00F002B7">
        <w:rPr>
          <w:highlight w:val="yellow"/>
        </w:rPr>
        <w:t xml:space="preserve"> insert </w:t>
      </w:r>
      <w:r w:rsidR="005C28F1">
        <w:rPr>
          <w:highlight w:val="yellow"/>
        </w:rPr>
        <w:t xml:space="preserve">the </w:t>
      </w:r>
      <w:r w:rsidRPr="00F002B7">
        <w:rPr>
          <w:highlight w:val="yellow"/>
        </w:rPr>
        <w:t>gas output needle into the bottle as well.</w:t>
      </w:r>
    </w:p>
    <w:p w14:paraId="41078AED" w14:textId="77777777" w:rsidR="00401CBF" w:rsidRPr="00401CBF" w:rsidRDefault="00401CBF" w:rsidP="0094594E">
      <w:pPr>
        <w:pBdr>
          <w:top w:val="nil"/>
          <w:left w:val="nil"/>
          <w:bottom w:val="nil"/>
          <w:right w:val="nil"/>
          <w:between w:val="nil"/>
        </w:pBdr>
        <w:rPr>
          <w:highlight w:val="yellow"/>
        </w:rPr>
      </w:pPr>
    </w:p>
    <w:p w14:paraId="3A177A57" w14:textId="1FE7D32A" w:rsidR="00665C75" w:rsidRDefault="00665C75"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Route </w:t>
      </w:r>
      <w:r w:rsidR="005C28F1">
        <w:rPr>
          <w:highlight w:val="yellow"/>
        </w:rPr>
        <w:t xml:space="preserve">the </w:t>
      </w:r>
      <w:r w:rsidRPr="00F002B7">
        <w:rPr>
          <w:highlight w:val="yellow"/>
        </w:rPr>
        <w:t xml:space="preserve">T-junctions from the tanks through </w:t>
      </w:r>
      <w:r w:rsidR="000F07FC" w:rsidRPr="00F002B7">
        <w:rPr>
          <w:highlight w:val="yellow"/>
        </w:rPr>
        <w:t xml:space="preserve">the oxygen monitor.  Verify </w:t>
      </w:r>
      <w:r w:rsidR="005C28F1">
        <w:rPr>
          <w:highlight w:val="yellow"/>
        </w:rPr>
        <w:t xml:space="preserve">that </w:t>
      </w:r>
      <w:r w:rsidR="00AE284E">
        <w:rPr>
          <w:highlight w:val="yellow"/>
        </w:rPr>
        <w:t xml:space="preserve">the </w:t>
      </w:r>
      <w:r w:rsidR="00C07C4A" w:rsidRPr="00F002B7">
        <w:rPr>
          <w:highlight w:val="yellow"/>
        </w:rPr>
        <w:t xml:space="preserve">target oxygen concentration is flowing through the system.  Target approximately </w:t>
      </w:r>
      <w:r w:rsidR="007F08D5" w:rsidRPr="00F002B7">
        <w:rPr>
          <w:highlight w:val="yellow"/>
        </w:rPr>
        <w:t xml:space="preserve">5 </w:t>
      </w:r>
      <w:r w:rsidR="00D71305" w:rsidRPr="00F002B7">
        <w:rPr>
          <w:highlight w:val="yellow"/>
        </w:rPr>
        <w:t>L/</w:t>
      </w:r>
      <w:r w:rsidR="00AE284E" w:rsidRPr="00F002B7">
        <w:rPr>
          <w:highlight w:val="yellow"/>
        </w:rPr>
        <w:t>min of</w:t>
      </w:r>
      <w:r w:rsidR="005C28F1">
        <w:rPr>
          <w:highlight w:val="yellow"/>
        </w:rPr>
        <w:t xml:space="preserve"> </w:t>
      </w:r>
      <w:r w:rsidR="007F08D5" w:rsidRPr="00F002B7">
        <w:rPr>
          <w:highlight w:val="yellow"/>
        </w:rPr>
        <w:t>gas flow.</w:t>
      </w:r>
    </w:p>
    <w:p w14:paraId="26D757D0" w14:textId="77777777" w:rsidR="00401CBF" w:rsidRPr="00401CBF" w:rsidRDefault="00401CBF" w:rsidP="0094594E">
      <w:pPr>
        <w:pBdr>
          <w:top w:val="nil"/>
          <w:left w:val="nil"/>
          <w:bottom w:val="nil"/>
          <w:right w:val="nil"/>
          <w:between w:val="nil"/>
        </w:pBdr>
        <w:rPr>
          <w:highlight w:val="yellow"/>
        </w:rPr>
      </w:pPr>
    </w:p>
    <w:p w14:paraId="58C02C11" w14:textId="07890044" w:rsidR="00401CBF" w:rsidRDefault="007F08D5"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Reroute</w:t>
      </w:r>
      <w:r w:rsidR="005C28F1">
        <w:rPr>
          <w:highlight w:val="yellow"/>
        </w:rPr>
        <w:t xml:space="preserve"> the</w:t>
      </w:r>
      <w:r w:rsidRPr="00F002B7">
        <w:rPr>
          <w:highlight w:val="yellow"/>
        </w:rPr>
        <w:t xml:space="preserve"> T-junctions from the tanks through to the gas output.  </w:t>
      </w:r>
      <w:r w:rsidR="005C28F1">
        <w:rPr>
          <w:highlight w:val="yellow"/>
        </w:rPr>
        <w:t>The g</w:t>
      </w:r>
      <w:r w:rsidR="00EB31B3" w:rsidRPr="00F002B7">
        <w:rPr>
          <w:highlight w:val="yellow"/>
        </w:rPr>
        <w:t>as start</w:t>
      </w:r>
      <w:r w:rsidR="005C28F1">
        <w:rPr>
          <w:highlight w:val="yellow"/>
        </w:rPr>
        <w:t>s to</w:t>
      </w:r>
      <w:r w:rsidR="00EB31B3" w:rsidRPr="00F002B7">
        <w:rPr>
          <w:highlight w:val="yellow"/>
        </w:rPr>
        <w:t xml:space="preserve"> flow through the serum bottle.  </w:t>
      </w:r>
    </w:p>
    <w:p w14:paraId="4501F9CA" w14:textId="77777777" w:rsidR="00401CBF" w:rsidRPr="0094594E" w:rsidRDefault="00401CBF" w:rsidP="0094594E">
      <w:pPr>
        <w:pStyle w:val="ListParagraph"/>
        <w:ind w:left="0"/>
        <w:rPr>
          <w:highlight w:val="yellow"/>
        </w:rPr>
      </w:pPr>
    </w:p>
    <w:p w14:paraId="17F875AA" w14:textId="110EA908" w:rsidR="007F08D5" w:rsidRPr="0094594E" w:rsidRDefault="00EB31B3" w:rsidP="0094594E">
      <w:pPr>
        <w:pStyle w:val="ListParagraph"/>
        <w:pBdr>
          <w:top w:val="nil"/>
          <w:left w:val="nil"/>
          <w:bottom w:val="nil"/>
          <w:right w:val="nil"/>
          <w:between w:val="nil"/>
        </w:pBdr>
        <w:ind w:left="0"/>
        <w:rPr>
          <w:highlight w:val="yellow"/>
        </w:rPr>
      </w:pPr>
      <w:r w:rsidRPr="0094594E">
        <w:rPr>
          <w:highlight w:val="yellow"/>
        </w:rPr>
        <w:t xml:space="preserve">CAUTION: Pay close attention to the pressure gauge during oxygen sparging.  If pressure increases unexpectedly, shut the </w:t>
      </w:r>
      <w:r w:rsidR="00C91F30" w:rsidRPr="0094594E">
        <w:rPr>
          <w:highlight w:val="yellow"/>
        </w:rPr>
        <w:t>system off immediately.</w:t>
      </w:r>
    </w:p>
    <w:p w14:paraId="7A775E8F" w14:textId="77777777" w:rsidR="00401CBF" w:rsidRPr="00F002B7" w:rsidRDefault="00401CBF" w:rsidP="0094594E">
      <w:pPr>
        <w:pStyle w:val="ListParagraph"/>
        <w:pBdr>
          <w:top w:val="nil"/>
          <w:left w:val="nil"/>
          <w:bottom w:val="nil"/>
          <w:right w:val="nil"/>
          <w:between w:val="nil"/>
        </w:pBdr>
        <w:ind w:left="0"/>
        <w:rPr>
          <w:highlight w:val="yellow"/>
        </w:rPr>
      </w:pPr>
    </w:p>
    <w:p w14:paraId="75BF7270" w14:textId="2DDBEDEC" w:rsidR="00C91F30" w:rsidRDefault="00C91F30"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Run oxygen sparge through </w:t>
      </w:r>
      <w:r w:rsidR="005C28F1">
        <w:rPr>
          <w:highlight w:val="yellow"/>
        </w:rPr>
        <w:t xml:space="preserve">the </w:t>
      </w:r>
      <w:r w:rsidRPr="00F002B7">
        <w:rPr>
          <w:highlight w:val="yellow"/>
        </w:rPr>
        <w:t xml:space="preserve">serum bottle for 1 min.  At 5 </w:t>
      </w:r>
      <w:r w:rsidR="00D71305" w:rsidRPr="00F002B7">
        <w:rPr>
          <w:highlight w:val="yellow"/>
        </w:rPr>
        <w:t>L/min</w:t>
      </w:r>
      <w:r w:rsidR="005C28F1">
        <w:rPr>
          <w:highlight w:val="yellow"/>
        </w:rPr>
        <w:t>,</w:t>
      </w:r>
      <w:r w:rsidRPr="00F002B7">
        <w:rPr>
          <w:highlight w:val="yellow"/>
        </w:rPr>
        <w:t xml:space="preserve"> this allows for 10 air exchanges </w:t>
      </w:r>
      <w:r w:rsidR="0081009B" w:rsidRPr="00F002B7">
        <w:rPr>
          <w:highlight w:val="yellow"/>
        </w:rPr>
        <w:t>and ensures the internal atmosphere reaches the desired concentration.</w:t>
      </w:r>
    </w:p>
    <w:p w14:paraId="3F590BA6" w14:textId="77777777" w:rsidR="00401CBF" w:rsidRPr="00F002B7" w:rsidRDefault="00401CBF" w:rsidP="0094594E">
      <w:pPr>
        <w:pStyle w:val="ListParagraph"/>
        <w:pBdr>
          <w:top w:val="nil"/>
          <w:left w:val="nil"/>
          <w:bottom w:val="nil"/>
          <w:right w:val="nil"/>
          <w:between w:val="nil"/>
        </w:pBdr>
        <w:ind w:left="0"/>
        <w:rPr>
          <w:highlight w:val="yellow"/>
        </w:rPr>
      </w:pPr>
    </w:p>
    <w:p w14:paraId="688D5177" w14:textId="69433991" w:rsidR="0081009B" w:rsidRDefault="0081009B"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Remove the gas release </w:t>
      </w:r>
      <w:r w:rsidR="00132C0E" w:rsidRPr="00F002B7">
        <w:rPr>
          <w:highlight w:val="yellow"/>
        </w:rPr>
        <w:t>18-</w:t>
      </w:r>
      <w:r w:rsidR="005C28F1">
        <w:rPr>
          <w:highlight w:val="yellow"/>
        </w:rPr>
        <w:t>G</w:t>
      </w:r>
      <w:r w:rsidR="005C28F1" w:rsidRPr="00F002B7">
        <w:rPr>
          <w:highlight w:val="yellow"/>
        </w:rPr>
        <w:t xml:space="preserve"> </w:t>
      </w:r>
      <w:r w:rsidRPr="00F002B7">
        <w:rPr>
          <w:highlight w:val="yellow"/>
        </w:rPr>
        <w:t>needle.</w:t>
      </w:r>
    </w:p>
    <w:p w14:paraId="12105812" w14:textId="77777777" w:rsidR="00401CBF" w:rsidRPr="00401CBF" w:rsidRDefault="00401CBF" w:rsidP="0094594E">
      <w:pPr>
        <w:pBdr>
          <w:top w:val="nil"/>
          <w:left w:val="nil"/>
          <w:bottom w:val="nil"/>
          <w:right w:val="nil"/>
          <w:between w:val="nil"/>
        </w:pBdr>
        <w:rPr>
          <w:highlight w:val="yellow"/>
        </w:rPr>
      </w:pPr>
    </w:p>
    <w:p w14:paraId="55BB2E87" w14:textId="45C8A14C" w:rsidR="00401CBF" w:rsidRDefault="0081009B"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Allow </w:t>
      </w:r>
      <w:r w:rsidR="005C28F1">
        <w:rPr>
          <w:highlight w:val="yellow"/>
        </w:rPr>
        <w:t xml:space="preserve">the </w:t>
      </w:r>
      <w:r w:rsidRPr="00F002B7">
        <w:rPr>
          <w:highlight w:val="yellow"/>
        </w:rPr>
        <w:t xml:space="preserve">pressure </w:t>
      </w:r>
      <w:r w:rsidR="0040501B" w:rsidRPr="00F002B7">
        <w:rPr>
          <w:highlight w:val="yellow"/>
        </w:rPr>
        <w:t xml:space="preserve">in </w:t>
      </w:r>
      <w:r w:rsidR="005C28F1">
        <w:rPr>
          <w:highlight w:val="yellow"/>
        </w:rPr>
        <w:t xml:space="preserve">the </w:t>
      </w:r>
      <w:r w:rsidR="0040501B" w:rsidRPr="00F002B7">
        <w:rPr>
          <w:highlight w:val="yellow"/>
        </w:rPr>
        <w:t xml:space="preserve">serum bottle </w:t>
      </w:r>
      <w:r w:rsidRPr="00F002B7">
        <w:rPr>
          <w:highlight w:val="yellow"/>
        </w:rPr>
        <w:t xml:space="preserve">to build to +1 atmosphere </w:t>
      </w:r>
      <w:r w:rsidR="00364AE7" w:rsidRPr="00F002B7">
        <w:rPr>
          <w:highlight w:val="yellow"/>
        </w:rPr>
        <w:t xml:space="preserve">(2 atmospheres at sea level) </w:t>
      </w:r>
      <w:r w:rsidRPr="00F002B7">
        <w:rPr>
          <w:highlight w:val="yellow"/>
        </w:rPr>
        <w:t xml:space="preserve">and then </w:t>
      </w:r>
      <w:r w:rsidRPr="0094594E">
        <w:rPr>
          <w:highlight w:val="yellow"/>
        </w:rPr>
        <w:t>immediately remove</w:t>
      </w:r>
      <w:r w:rsidRPr="00F002B7">
        <w:rPr>
          <w:highlight w:val="yellow"/>
        </w:rPr>
        <w:t xml:space="preserve"> the gas output needle.</w:t>
      </w:r>
      <w:r w:rsidR="00364AE7" w:rsidRPr="00F002B7">
        <w:rPr>
          <w:highlight w:val="yellow"/>
        </w:rPr>
        <w:t xml:space="preserve">  </w:t>
      </w:r>
    </w:p>
    <w:p w14:paraId="569889FF" w14:textId="77777777" w:rsidR="00401CBF" w:rsidRPr="00401CBF" w:rsidRDefault="00401CBF" w:rsidP="0094594E">
      <w:pPr>
        <w:pStyle w:val="ListParagraph"/>
        <w:ind w:left="0"/>
        <w:rPr>
          <w:i/>
          <w:iCs/>
          <w:highlight w:val="yellow"/>
        </w:rPr>
      </w:pPr>
    </w:p>
    <w:p w14:paraId="49D48780" w14:textId="6C4899FC" w:rsidR="005E0BEE" w:rsidRDefault="00364AE7" w:rsidP="0094594E">
      <w:pPr>
        <w:pStyle w:val="ListParagraph"/>
        <w:pBdr>
          <w:top w:val="nil"/>
          <w:left w:val="nil"/>
          <w:bottom w:val="nil"/>
          <w:right w:val="nil"/>
          <w:between w:val="nil"/>
        </w:pBdr>
        <w:ind w:left="0"/>
        <w:rPr>
          <w:highlight w:val="yellow"/>
        </w:rPr>
      </w:pPr>
      <w:r w:rsidRPr="00401CBF">
        <w:rPr>
          <w:highlight w:val="yellow"/>
        </w:rPr>
        <w:t xml:space="preserve">NOTE: </w:t>
      </w:r>
      <w:r w:rsidR="0091490B" w:rsidRPr="00401CBF">
        <w:rPr>
          <w:highlight w:val="yellow"/>
        </w:rPr>
        <w:t>Maintaining</w:t>
      </w:r>
      <w:r w:rsidRPr="00401CBF">
        <w:rPr>
          <w:highlight w:val="yellow"/>
        </w:rPr>
        <w:t xml:space="preserve"> pressure aids retention of </w:t>
      </w:r>
      <w:proofErr w:type="spellStart"/>
      <w:r w:rsidRPr="00401CBF">
        <w:rPr>
          <w:highlight w:val="yellow"/>
        </w:rPr>
        <w:t>hyperoxic</w:t>
      </w:r>
      <w:proofErr w:type="spellEnd"/>
      <w:r w:rsidRPr="00401CBF">
        <w:rPr>
          <w:highlight w:val="yellow"/>
        </w:rPr>
        <w:t xml:space="preserve"> conditions over time.</w:t>
      </w:r>
    </w:p>
    <w:p w14:paraId="38484186" w14:textId="77777777" w:rsidR="00401CBF" w:rsidRPr="00401CBF" w:rsidRDefault="00401CBF" w:rsidP="0094594E">
      <w:pPr>
        <w:pBdr>
          <w:top w:val="nil"/>
          <w:left w:val="nil"/>
          <w:bottom w:val="nil"/>
          <w:right w:val="nil"/>
          <w:between w:val="nil"/>
        </w:pBdr>
        <w:rPr>
          <w:highlight w:val="yellow"/>
        </w:rPr>
      </w:pPr>
    </w:p>
    <w:p w14:paraId="32C25C47" w14:textId="3010B72E" w:rsidR="00D03864" w:rsidRPr="00F002B7" w:rsidRDefault="00D03864" w:rsidP="0094594E">
      <w:pPr>
        <w:pStyle w:val="ListParagraph"/>
        <w:numPr>
          <w:ilvl w:val="2"/>
          <w:numId w:val="27"/>
        </w:numPr>
        <w:pBdr>
          <w:top w:val="nil"/>
          <w:left w:val="nil"/>
          <w:bottom w:val="nil"/>
          <w:right w:val="nil"/>
          <w:between w:val="nil"/>
        </w:pBdr>
        <w:ind w:left="0" w:firstLine="0"/>
        <w:rPr>
          <w:highlight w:val="yellow"/>
        </w:rPr>
      </w:pPr>
      <w:r w:rsidRPr="00F002B7">
        <w:rPr>
          <w:highlight w:val="yellow"/>
        </w:rPr>
        <w:t xml:space="preserve">Place </w:t>
      </w:r>
      <w:r w:rsidR="005C28F1">
        <w:rPr>
          <w:highlight w:val="yellow"/>
        </w:rPr>
        <w:t xml:space="preserve">the </w:t>
      </w:r>
      <w:r w:rsidRPr="00F002B7">
        <w:rPr>
          <w:highlight w:val="yellow"/>
        </w:rPr>
        <w:t xml:space="preserve">serum bottle into </w:t>
      </w:r>
      <w:r w:rsidR="005C28F1">
        <w:rPr>
          <w:highlight w:val="yellow"/>
        </w:rPr>
        <w:t xml:space="preserve">a </w:t>
      </w:r>
      <w:r w:rsidRPr="00F002B7">
        <w:rPr>
          <w:highlight w:val="yellow"/>
        </w:rPr>
        <w:t>37</w:t>
      </w:r>
      <w:r w:rsidR="005C28F1">
        <w:rPr>
          <w:highlight w:val="yellow"/>
        </w:rPr>
        <w:t xml:space="preserve"> </w:t>
      </w:r>
      <w:r w:rsidRPr="00F002B7">
        <w:rPr>
          <w:highlight w:val="yellow"/>
        </w:rPr>
        <w:t xml:space="preserve">°C incubator </w:t>
      </w:r>
      <w:r w:rsidR="00430281" w:rsidRPr="00F002B7">
        <w:rPr>
          <w:highlight w:val="yellow"/>
        </w:rPr>
        <w:t>shak</w:t>
      </w:r>
      <w:r w:rsidR="00430281">
        <w:rPr>
          <w:highlight w:val="yellow"/>
        </w:rPr>
        <w:t>er</w:t>
      </w:r>
      <w:r w:rsidR="00430281" w:rsidRPr="00F002B7">
        <w:rPr>
          <w:highlight w:val="yellow"/>
        </w:rPr>
        <w:t xml:space="preserve"> </w:t>
      </w:r>
      <w:r w:rsidRPr="00F002B7">
        <w:rPr>
          <w:highlight w:val="yellow"/>
        </w:rPr>
        <w:t>at 150 RPM</w:t>
      </w:r>
      <w:r w:rsidR="00C90715" w:rsidRPr="00F002B7">
        <w:rPr>
          <w:highlight w:val="yellow"/>
        </w:rPr>
        <w:t>.</w:t>
      </w:r>
      <w:r w:rsidR="00430281">
        <w:rPr>
          <w:highlight w:val="yellow"/>
        </w:rPr>
        <w:t xml:space="preserve"> Incubate the</w:t>
      </w:r>
      <w:r w:rsidR="00C90715" w:rsidRPr="00F002B7">
        <w:rPr>
          <w:highlight w:val="yellow"/>
        </w:rPr>
        <w:t xml:space="preserve"> </w:t>
      </w:r>
      <w:r w:rsidR="00430281">
        <w:rPr>
          <w:highlight w:val="yellow"/>
        </w:rPr>
        <w:t>s</w:t>
      </w:r>
      <w:r w:rsidR="00C90715" w:rsidRPr="00F002B7">
        <w:rPr>
          <w:highlight w:val="yellow"/>
        </w:rPr>
        <w:t xml:space="preserve">amples for three 24-h intervals.  At each 24-h interval, </w:t>
      </w:r>
      <w:r w:rsidR="00430281">
        <w:rPr>
          <w:highlight w:val="yellow"/>
        </w:rPr>
        <w:t xml:space="preserve">take </w:t>
      </w:r>
      <w:r w:rsidR="00C90715" w:rsidRPr="00F002B7">
        <w:rPr>
          <w:highlight w:val="yellow"/>
        </w:rPr>
        <w:t>an aliquot for downstream analysis,</w:t>
      </w:r>
      <w:r w:rsidR="00430281">
        <w:rPr>
          <w:highlight w:val="yellow"/>
        </w:rPr>
        <w:t xml:space="preserve"> re-sparge the</w:t>
      </w:r>
      <w:r w:rsidR="00C90715" w:rsidRPr="00F002B7">
        <w:rPr>
          <w:highlight w:val="yellow"/>
        </w:rPr>
        <w:t xml:space="preserve"> samples and return</w:t>
      </w:r>
      <w:r w:rsidR="00430281">
        <w:rPr>
          <w:highlight w:val="yellow"/>
        </w:rPr>
        <w:t xml:space="preserve"> them</w:t>
      </w:r>
      <w:r w:rsidR="00C90715" w:rsidRPr="00F002B7">
        <w:rPr>
          <w:highlight w:val="yellow"/>
        </w:rPr>
        <w:t xml:space="preserve"> to incubation for a total incubation time of 72 h. </w:t>
      </w:r>
    </w:p>
    <w:bookmarkEnd w:id="0"/>
    <w:p w14:paraId="03330D4E" w14:textId="7323FC8D" w:rsidR="00ED4B58" w:rsidRPr="00F002B7" w:rsidRDefault="00ED4B58" w:rsidP="00F002B7">
      <w:pPr>
        <w:pBdr>
          <w:top w:val="nil"/>
          <w:left w:val="nil"/>
          <w:bottom w:val="nil"/>
          <w:right w:val="nil"/>
          <w:between w:val="nil"/>
        </w:pBdr>
      </w:pPr>
    </w:p>
    <w:p w14:paraId="469CB298" w14:textId="51166DA5" w:rsidR="00ED4B58" w:rsidRDefault="00ED4B58" w:rsidP="0094594E">
      <w:pPr>
        <w:pStyle w:val="ListParagraph"/>
        <w:numPr>
          <w:ilvl w:val="1"/>
          <w:numId w:val="27"/>
        </w:numPr>
        <w:pBdr>
          <w:top w:val="nil"/>
          <w:left w:val="nil"/>
          <w:bottom w:val="nil"/>
          <w:right w:val="nil"/>
          <w:between w:val="nil"/>
        </w:pBdr>
        <w:ind w:left="0" w:firstLine="0"/>
      </w:pPr>
      <w:r w:rsidRPr="00F002B7">
        <w:t xml:space="preserve">Outflow </w:t>
      </w:r>
      <w:r w:rsidR="00A13CC9" w:rsidRPr="00F002B7">
        <w:t>oxygen measurement</w:t>
      </w:r>
    </w:p>
    <w:p w14:paraId="68F4514D" w14:textId="77777777" w:rsidR="00401CBF" w:rsidRPr="00F002B7" w:rsidRDefault="00401CBF" w:rsidP="0094594E">
      <w:pPr>
        <w:pStyle w:val="ListParagraph"/>
        <w:pBdr>
          <w:top w:val="nil"/>
          <w:left w:val="nil"/>
          <w:bottom w:val="nil"/>
          <w:right w:val="nil"/>
          <w:between w:val="nil"/>
        </w:pBdr>
        <w:ind w:left="0"/>
      </w:pPr>
    </w:p>
    <w:p w14:paraId="2E581374" w14:textId="6AFCEE87" w:rsidR="009E3056" w:rsidRDefault="009E3056" w:rsidP="0094594E">
      <w:pPr>
        <w:pStyle w:val="ListParagraph"/>
        <w:numPr>
          <w:ilvl w:val="2"/>
          <w:numId w:val="27"/>
        </w:numPr>
        <w:pBdr>
          <w:top w:val="nil"/>
          <w:left w:val="nil"/>
          <w:bottom w:val="nil"/>
          <w:right w:val="nil"/>
          <w:between w:val="nil"/>
        </w:pBdr>
        <w:ind w:left="0" w:firstLine="0"/>
      </w:pPr>
      <w:r w:rsidRPr="00F002B7">
        <w:t xml:space="preserve">Calibrate </w:t>
      </w:r>
      <w:r w:rsidR="00430281">
        <w:t xml:space="preserve">the </w:t>
      </w:r>
      <w:r w:rsidRPr="00F002B7">
        <w:t xml:space="preserve">oxygen meter to 21% compressed air, and </w:t>
      </w:r>
      <w:r w:rsidR="005E0BEE" w:rsidRPr="00F002B7">
        <w:t>then turn off the tank.</w:t>
      </w:r>
    </w:p>
    <w:p w14:paraId="5CCD160F" w14:textId="77777777" w:rsidR="00401CBF" w:rsidRPr="00F002B7" w:rsidRDefault="00401CBF" w:rsidP="0094594E">
      <w:pPr>
        <w:pStyle w:val="ListParagraph"/>
        <w:pBdr>
          <w:top w:val="nil"/>
          <w:left w:val="nil"/>
          <w:bottom w:val="nil"/>
          <w:right w:val="nil"/>
          <w:between w:val="nil"/>
        </w:pBdr>
        <w:ind w:left="0"/>
      </w:pPr>
    </w:p>
    <w:p w14:paraId="0D0F4341" w14:textId="0DBEDAD3" w:rsidR="005E0BEE" w:rsidRDefault="000070A0" w:rsidP="0094594E">
      <w:pPr>
        <w:pStyle w:val="ListParagraph"/>
        <w:numPr>
          <w:ilvl w:val="2"/>
          <w:numId w:val="27"/>
        </w:numPr>
        <w:pBdr>
          <w:top w:val="nil"/>
          <w:left w:val="nil"/>
          <w:bottom w:val="nil"/>
          <w:right w:val="nil"/>
          <w:between w:val="nil"/>
        </w:pBdr>
        <w:ind w:left="0" w:firstLine="0"/>
      </w:pPr>
      <w:r w:rsidRPr="00F002B7">
        <w:t>Route</w:t>
      </w:r>
      <w:r w:rsidR="00430281">
        <w:t xml:space="preserve"> the</w:t>
      </w:r>
      <w:r w:rsidRPr="00F002B7">
        <w:t xml:space="preserve"> serum bottle intake through</w:t>
      </w:r>
      <w:r w:rsidR="00430281">
        <w:t xml:space="preserve"> the</w:t>
      </w:r>
      <w:r w:rsidRPr="00F002B7">
        <w:t xml:space="preserve"> </w:t>
      </w:r>
      <w:r w:rsidR="00D71C54" w:rsidRPr="00F002B7">
        <w:t xml:space="preserve">oxygen </w:t>
      </w:r>
      <w:r w:rsidR="00905B5F" w:rsidRPr="00F002B7">
        <w:t>meter and</w:t>
      </w:r>
      <w:r w:rsidR="00D71C54" w:rsidRPr="00F002B7">
        <w:t xml:space="preserve"> affix a sterile needle to the end.</w:t>
      </w:r>
    </w:p>
    <w:p w14:paraId="4DEC839E" w14:textId="77777777" w:rsidR="00401CBF" w:rsidRPr="00F002B7" w:rsidRDefault="00401CBF" w:rsidP="0094594E">
      <w:pPr>
        <w:pBdr>
          <w:top w:val="nil"/>
          <w:left w:val="nil"/>
          <w:bottom w:val="nil"/>
          <w:right w:val="nil"/>
          <w:between w:val="nil"/>
        </w:pBdr>
      </w:pPr>
    </w:p>
    <w:p w14:paraId="5648AA95" w14:textId="24086A27" w:rsidR="00D71C54" w:rsidRDefault="00D71C54" w:rsidP="0094594E">
      <w:pPr>
        <w:pStyle w:val="ListParagraph"/>
        <w:numPr>
          <w:ilvl w:val="2"/>
          <w:numId w:val="27"/>
        </w:numPr>
        <w:pBdr>
          <w:top w:val="nil"/>
          <w:left w:val="nil"/>
          <w:bottom w:val="nil"/>
          <w:right w:val="nil"/>
          <w:between w:val="nil"/>
        </w:pBdr>
        <w:ind w:left="0" w:firstLine="0"/>
      </w:pPr>
      <w:r w:rsidRPr="00F002B7">
        <w:t>Insert the needle into the serum bottle.</w:t>
      </w:r>
    </w:p>
    <w:p w14:paraId="71DD1762" w14:textId="77777777" w:rsidR="00401CBF" w:rsidRPr="00F002B7" w:rsidRDefault="00401CBF" w:rsidP="0094594E">
      <w:pPr>
        <w:pStyle w:val="ListParagraph"/>
        <w:pBdr>
          <w:top w:val="nil"/>
          <w:left w:val="nil"/>
          <w:bottom w:val="nil"/>
          <w:right w:val="nil"/>
          <w:between w:val="nil"/>
        </w:pBdr>
        <w:ind w:left="0"/>
      </w:pPr>
    </w:p>
    <w:p w14:paraId="47EB94B7" w14:textId="7CE4E615" w:rsidR="00D71C54" w:rsidRDefault="00D71C54" w:rsidP="0094594E">
      <w:pPr>
        <w:pStyle w:val="ListParagraph"/>
        <w:numPr>
          <w:ilvl w:val="2"/>
          <w:numId w:val="27"/>
        </w:numPr>
        <w:pBdr>
          <w:top w:val="nil"/>
          <w:left w:val="nil"/>
          <w:bottom w:val="nil"/>
          <w:right w:val="nil"/>
          <w:between w:val="nil"/>
        </w:pBdr>
        <w:ind w:left="0" w:firstLine="0"/>
      </w:pPr>
      <w:r w:rsidRPr="00F002B7">
        <w:t xml:space="preserve">Wait for </w:t>
      </w:r>
      <w:r w:rsidR="00430281">
        <w:t xml:space="preserve">the </w:t>
      </w:r>
      <w:r w:rsidRPr="00F002B7">
        <w:t xml:space="preserve">outflow reading to stabilize.  </w:t>
      </w:r>
      <w:r w:rsidR="00430281">
        <w:t>A l</w:t>
      </w:r>
      <w:r w:rsidR="00430281" w:rsidRPr="00F002B7">
        <w:t xml:space="preserve">ow </w:t>
      </w:r>
      <w:r w:rsidRPr="00F002B7">
        <w:t xml:space="preserve">flow rate out of </w:t>
      </w:r>
      <w:r w:rsidR="00430281">
        <w:t xml:space="preserve">the </w:t>
      </w:r>
      <w:r w:rsidRPr="00F002B7">
        <w:t xml:space="preserve">serum bottles means this may take </w:t>
      </w:r>
      <w:r w:rsidR="009001FC" w:rsidRPr="00F002B7">
        <w:t xml:space="preserve">up to 2 </w:t>
      </w:r>
      <w:r w:rsidR="00DE64BE">
        <w:t>min</w:t>
      </w:r>
      <w:r w:rsidR="009001FC" w:rsidRPr="00F002B7">
        <w:t>.  Report the peak difference from room air (number furthest from 21%).</w:t>
      </w:r>
    </w:p>
    <w:p w14:paraId="35F1EBB8" w14:textId="77777777" w:rsidR="00401CBF" w:rsidRPr="00F002B7" w:rsidRDefault="00401CBF" w:rsidP="0094594E">
      <w:pPr>
        <w:pBdr>
          <w:top w:val="nil"/>
          <w:left w:val="nil"/>
          <w:bottom w:val="nil"/>
          <w:right w:val="nil"/>
          <w:between w:val="nil"/>
        </w:pBdr>
      </w:pPr>
    </w:p>
    <w:p w14:paraId="376A35EB" w14:textId="2657D22E" w:rsidR="009001FC" w:rsidRPr="00F002B7" w:rsidRDefault="00C663FC" w:rsidP="0094594E">
      <w:pPr>
        <w:pStyle w:val="ListParagraph"/>
        <w:numPr>
          <w:ilvl w:val="2"/>
          <w:numId w:val="27"/>
        </w:numPr>
        <w:pBdr>
          <w:top w:val="nil"/>
          <w:left w:val="nil"/>
          <w:bottom w:val="nil"/>
          <w:right w:val="nil"/>
          <w:between w:val="nil"/>
        </w:pBdr>
        <w:ind w:left="0" w:firstLine="0"/>
      </w:pPr>
      <w:r w:rsidRPr="00F002B7">
        <w:t xml:space="preserve">If performing multiple readings, flush </w:t>
      </w:r>
      <w:r w:rsidR="00A13CC9">
        <w:t xml:space="preserve">the </w:t>
      </w:r>
      <w:r w:rsidRPr="00F002B7">
        <w:t>system with compressed air b</w:t>
      </w:r>
      <w:r w:rsidR="00051537" w:rsidRPr="00F002B7">
        <w:t>etween readings.</w:t>
      </w:r>
    </w:p>
    <w:p w14:paraId="1ECDCAA0" w14:textId="77777777" w:rsidR="007539F5" w:rsidRDefault="007539F5" w:rsidP="00F002B7">
      <w:pPr>
        <w:pBdr>
          <w:top w:val="nil"/>
          <w:left w:val="nil"/>
          <w:bottom w:val="nil"/>
          <w:right w:val="nil"/>
          <w:between w:val="nil"/>
        </w:pBdr>
        <w:rPr>
          <w:b/>
          <w:color w:val="000000"/>
        </w:rPr>
      </w:pPr>
    </w:p>
    <w:p w14:paraId="08AF3300" w14:textId="001ACA41" w:rsidR="006E4797" w:rsidRDefault="00551D82">
      <w:pPr>
        <w:pBdr>
          <w:top w:val="nil"/>
          <w:left w:val="nil"/>
          <w:bottom w:val="nil"/>
          <w:right w:val="nil"/>
          <w:between w:val="nil"/>
        </w:pBdr>
        <w:rPr>
          <w:color w:val="808080"/>
        </w:rPr>
      </w:pPr>
      <w:r>
        <w:rPr>
          <w:b/>
          <w:color w:val="000000"/>
        </w:rPr>
        <w:t xml:space="preserve">REPRESENTATIVE RESULTS: </w:t>
      </w:r>
    </w:p>
    <w:p w14:paraId="794337FD" w14:textId="2C536F49" w:rsidR="00E50809" w:rsidRDefault="003841F5" w:rsidP="00356D41">
      <w:r>
        <w:t xml:space="preserve">These protocols were applied to </w:t>
      </w:r>
      <w:r w:rsidR="002B3221">
        <w:t xml:space="preserve">50 expectorated sputum </w:t>
      </w:r>
      <w:r>
        <w:t xml:space="preserve">samples from </w:t>
      </w:r>
      <w:proofErr w:type="spellStart"/>
      <w:r w:rsidR="00273815">
        <w:t>pwCF</w:t>
      </w:r>
      <w:proofErr w:type="spellEnd"/>
      <w:r w:rsidR="00273815">
        <w:t xml:space="preserve"> </w:t>
      </w:r>
      <w:r w:rsidR="00AA3B90">
        <w:t xml:space="preserve">presenting for routine care to an outpatient </w:t>
      </w:r>
      <w:r>
        <w:t>cystic fibrosis clinic</w:t>
      </w:r>
      <w:r w:rsidR="002500DF">
        <w:t xml:space="preserve"> at Massachusetts General Hospital in Boston</w:t>
      </w:r>
      <w:r w:rsidR="00273815">
        <w:t>, Massachusetts</w:t>
      </w:r>
      <w:r w:rsidR="00433FF3">
        <w:t xml:space="preserve">. Each </w:t>
      </w:r>
      <w:r w:rsidR="00B967F6">
        <w:t>patient’s sputum</w:t>
      </w:r>
      <w:r w:rsidR="00433FF3">
        <w:t xml:space="preserve"> </w:t>
      </w:r>
      <w:r w:rsidR="00016A56">
        <w:t xml:space="preserve">was cultured under 21%, 50%, and 100% oxygen </w:t>
      </w:r>
      <w:r w:rsidR="002500DF">
        <w:t xml:space="preserve">conditions using </w:t>
      </w:r>
      <w:r w:rsidR="00430281">
        <w:t xml:space="preserve">the </w:t>
      </w:r>
      <w:r w:rsidR="002500DF">
        <w:t>artificial sputum medi</w:t>
      </w:r>
      <w:r w:rsidR="00997AC1">
        <w:t>um</w:t>
      </w:r>
      <w:r w:rsidR="00016A56">
        <w:t xml:space="preserve">, with </w:t>
      </w:r>
      <w:r w:rsidR="00FC1910">
        <w:t xml:space="preserve">0.5 mL </w:t>
      </w:r>
      <w:r w:rsidR="0046017D">
        <w:t xml:space="preserve">aliquots taken from each </w:t>
      </w:r>
      <w:r w:rsidR="002500DF">
        <w:t xml:space="preserve">culture </w:t>
      </w:r>
      <w:r w:rsidR="0046017D">
        <w:t>at 24</w:t>
      </w:r>
      <w:r w:rsidR="00430281">
        <w:t xml:space="preserve"> h</w:t>
      </w:r>
      <w:r w:rsidR="0046017D">
        <w:t>, 48</w:t>
      </w:r>
      <w:r w:rsidR="00430281">
        <w:t xml:space="preserve"> h</w:t>
      </w:r>
      <w:r w:rsidR="0046017D">
        <w:t>, and 72 h of culture time</w:t>
      </w:r>
      <w:r w:rsidR="002500DF">
        <w:t xml:space="preserve"> for testing</w:t>
      </w:r>
      <w:r w:rsidR="0046017D">
        <w:t xml:space="preserve">.  </w:t>
      </w:r>
      <w:r w:rsidR="001D3EE3">
        <w:t xml:space="preserve">Cultures were photographed </w:t>
      </w:r>
      <w:r w:rsidR="00ED69E4">
        <w:t xml:space="preserve">when extractions were made to track visual changes.  </w:t>
      </w:r>
      <w:r w:rsidR="002500DF">
        <w:t>In addition, a</w:t>
      </w:r>
      <w:r w:rsidR="00B912B2">
        <w:t xml:space="preserve"> 0.5</w:t>
      </w:r>
      <w:r w:rsidR="00425959">
        <w:t xml:space="preserve"> mL</w:t>
      </w:r>
      <w:r w:rsidR="002500DF">
        <w:t xml:space="preserve"> aliquot of each </w:t>
      </w:r>
      <w:r w:rsidR="001B7A31">
        <w:t xml:space="preserve">primary </w:t>
      </w:r>
      <w:r w:rsidR="002500DF">
        <w:t xml:space="preserve">sputum sample was taken prior to culturing. This resulted in </w:t>
      </w:r>
      <w:r w:rsidR="00B967F6">
        <w:t xml:space="preserve">10 </w:t>
      </w:r>
      <w:r w:rsidR="002500DF">
        <w:t>discrete samples</w:t>
      </w:r>
      <w:r w:rsidR="00554A2B">
        <w:t xml:space="preserve"> per patient </w:t>
      </w:r>
      <w:r w:rsidR="00FB1FEA">
        <w:t>and a final N of 500</w:t>
      </w:r>
      <w:r w:rsidR="00144935">
        <w:t xml:space="preserve"> samples.  Of these</w:t>
      </w:r>
      <w:r w:rsidR="003775EF">
        <w:t xml:space="preserve">, </w:t>
      </w:r>
      <w:r w:rsidR="00592A70">
        <w:t>sputum</w:t>
      </w:r>
      <w:r w:rsidR="003775EF">
        <w:t xml:space="preserve"> from 11</w:t>
      </w:r>
      <w:r w:rsidR="00592A70">
        <w:t xml:space="preserve"> patients (11 unculture</w:t>
      </w:r>
      <w:r w:rsidR="001B7A31">
        <w:t>d</w:t>
      </w:r>
      <w:r w:rsidR="00592A70">
        <w:t xml:space="preserve"> </w:t>
      </w:r>
      <w:r w:rsidR="00430281">
        <w:t>sputa</w:t>
      </w:r>
      <w:r w:rsidR="00592A70">
        <w:t xml:space="preserve">, </w:t>
      </w:r>
      <w:r w:rsidR="00D52BE2">
        <w:t>11</w:t>
      </w:r>
      <w:r w:rsidR="00592A70">
        <w:t xml:space="preserve"> cultured </w:t>
      </w:r>
      <w:r w:rsidR="00430281">
        <w:t xml:space="preserve">sputa </w:t>
      </w:r>
      <w:r w:rsidR="00592A70">
        <w:t xml:space="preserve">from </w:t>
      </w:r>
      <w:r w:rsidR="00D52BE2">
        <w:t xml:space="preserve">21% </w:t>
      </w:r>
      <w:r w:rsidR="00D52BE2">
        <w:lastRenderedPageBreak/>
        <w:t>oxygen at 48 h of incubation</w:t>
      </w:r>
      <w:r w:rsidR="00592A70">
        <w:t>)</w:t>
      </w:r>
      <w:r w:rsidR="003775EF">
        <w:t xml:space="preserve"> </w:t>
      </w:r>
      <w:r w:rsidR="002500DF">
        <w:t>underwent nucleic acid extraction</w:t>
      </w:r>
      <w:r w:rsidR="00592A70">
        <w:fldChar w:fldCharType="begin">
          <w:fldData xml:space="preserve">PEVuZE5vdGU+PENpdGU+PEF1dGhvcj5TdWk8L0F1dGhvcj48WWVhcj4yMDIwPC9ZZWFyPjxSZWNO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</w:fldData>
        </w:fldChar>
      </w:r>
      <w:r w:rsidR="00B270CB">
        <w:instrText xml:space="preserve"> ADDIN EN.CITE </w:instrText>
      </w:r>
      <w:r w:rsidR="00B270CB">
        <w:fldChar w:fldCharType="begin">
          <w:fldData xml:space="preserve">PEVuZE5vdGU+PENpdGU+PEF1dGhvcj5TdWk8L0F1dGhvcj48WWVhcj4yMDIwPC9ZZWFyPjxSZWNO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</w:fldData>
        </w:fldChar>
      </w:r>
      <w:r w:rsidR="00B270CB">
        <w:instrText xml:space="preserve"> ADDIN EN.CITE.DATA </w:instrText>
      </w:r>
      <w:r w:rsidR="00B270CB">
        <w:fldChar w:fldCharType="end"/>
      </w:r>
      <w:r w:rsidR="00592A70">
        <w:fldChar w:fldCharType="separate"/>
      </w:r>
      <w:r w:rsidR="00843331" w:rsidRPr="00843331">
        <w:rPr>
          <w:noProof/>
          <w:vertAlign w:val="superscript"/>
        </w:rPr>
        <w:t>17</w:t>
      </w:r>
      <w:r w:rsidR="00592A70">
        <w:fldChar w:fldCharType="end"/>
      </w:r>
      <w:r w:rsidR="00DC2EC3">
        <w:t xml:space="preserve">, sequencing libraries were generated </w:t>
      </w:r>
      <w:r w:rsidR="004761CB">
        <w:t>using</w:t>
      </w:r>
      <w:r w:rsidR="004761CB">
        <w:t xml:space="preserve"> </w:t>
      </w:r>
      <w:r w:rsidR="00430281">
        <w:rPr>
          <w:color w:val="000000" w:themeColor="text1"/>
          <w:shd w:val="clear" w:color="auto" w:fill="FFFFFF"/>
        </w:rPr>
        <w:t xml:space="preserve">a commercial </w:t>
      </w:r>
      <w:r w:rsidR="00DC2EC3" w:rsidRPr="00A717E0">
        <w:rPr>
          <w:color w:val="000000" w:themeColor="text1"/>
          <w:shd w:val="clear" w:color="auto" w:fill="FFFFFF"/>
        </w:rPr>
        <w:t xml:space="preserve">DNA </w:t>
      </w:r>
      <w:r w:rsidR="00430281" w:rsidRPr="00A717E0">
        <w:rPr>
          <w:color w:val="000000" w:themeColor="text1"/>
          <w:shd w:val="clear" w:color="auto" w:fill="FFFFFF"/>
        </w:rPr>
        <w:t>library preparation kit</w:t>
      </w:r>
      <w:r w:rsidR="00592A70">
        <w:t>,</w:t>
      </w:r>
      <w:r w:rsidR="003775EF">
        <w:t xml:space="preserve"> </w:t>
      </w:r>
      <w:r w:rsidR="00592A70">
        <w:t>and</w:t>
      </w:r>
      <w:r w:rsidR="00DC2EC3">
        <w:t xml:space="preserve"> metagenomic </w:t>
      </w:r>
      <w:r w:rsidR="001B7A31">
        <w:t xml:space="preserve">sequencing </w:t>
      </w:r>
      <w:r w:rsidR="004761CB">
        <w:t xml:space="preserve">was </w:t>
      </w:r>
      <w:r w:rsidR="001B7A31">
        <w:t>performed</w:t>
      </w:r>
      <w:r w:rsidR="00592A70">
        <w:t xml:space="preserve"> on </w:t>
      </w:r>
      <w:r w:rsidR="004761CB">
        <w:t>a</w:t>
      </w:r>
      <w:r w:rsidR="004761CB">
        <w:t xml:space="preserve"> </w:t>
      </w:r>
      <w:r w:rsidR="00430281">
        <w:t>whole genome sequencing</w:t>
      </w:r>
      <w:r w:rsidR="00592A70">
        <w:t xml:space="preserve"> platform </w:t>
      </w:r>
      <w:r w:rsidR="00DC2EC3" w:rsidRPr="00A717E0">
        <w:rPr>
          <w:color w:val="000000" w:themeColor="text1"/>
          <w:shd w:val="clear" w:color="auto" w:fill="FFFFFF"/>
        </w:rPr>
        <w:t xml:space="preserve">targeting ~ 5 Gb of sequence per sample with 150 base pair, </w:t>
      </w:r>
      <w:r w:rsidR="00DC2EC3">
        <w:rPr>
          <w:color w:val="000000" w:themeColor="text1"/>
          <w:shd w:val="clear" w:color="auto" w:fill="FFFFFF"/>
        </w:rPr>
        <w:t>paired-end reads</w:t>
      </w:r>
      <w:r w:rsidR="00592A70">
        <w:t xml:space="preserve">. </w:t>
      </w:r>
      <w:r w:rsidR="00DC2EC3" w:rsidRPr="001259E9">
        <w:rPr>
          <w:rFonts w:asciiTheme="majorHAnsi" w:hAnsiTheme="majorHAnsi" w:cstheme="majorHAnsi"/>
        </w:rPr>
        <w:t xml:space="preserve">Raw reads were processed using the </w:t>
      </w:r>
      <w:proofErr w:type="spellStart"/>
      <w:r w:rsidR="00DC2EC3" w:rsidRPr="001259E9">
        <w:rPr>
          <w:rFonts w:asciiTheme="majorHAnsi" w:hAnsiTheme="majorHAnsi" w:cstheme="majorHAnsi"/>
        </w:rPr>
        <w:t>bioBakery</w:t>
      </w:r>
      <w:proofErr w:type="spellEnd"/>
      <w:r w:rsidR="00DC2EC3" w:rsidRPr="001259E9">
        <w:rPr>
          <w:rFonts w:asciiTheme="majorHAnsi" w:hAnsiTheme="majorHAnsi" w:cstheme="majorHAnsi"/>
        </w:rPr>
        <w:t xml:space="preserve"> suite of tools</w:t>
      </w:r>
      <w:r w:rsidR="00DC2EC3" w:rsidRPr="001259E9">
        <w:rPr>
          <w:rFonts w:asciiTheme="majorHAnsi" w:hAnsiTheme="majorHAnsi" w:cstheme="majorHAnsi"/>
        </w:rPr>
        <w:fldChar w:fldCharType="begin"/>
      </w:r>
      <w:r w:rsidR="00843331">
        <w:rPr>
          <w:rFonts w:asciiTheme="majorHAnsi" w:hAnsiTheme="majorHAnsi" w:cstheme="majorHAnsi"/>
        </w:rPr>
        <w:instrText xml:space="preserve"> ADDIN EN.CITE &lt;EndNote&gt;&lt;Cite&gt;&lt;Author&gt;McIver&lt;/Author&gt;&lt;Year&gt;2018&lt;/Year&gt;&lt;RecNum&gt;21&lt;/RecNum&gt;&lt;DisplayText&gt;&lt;style face="superscript"&gt;18&lt;/style&gt;&lt;/DisplayText&gt;&lt;record&gt;&lt;rec-number&gt;21&lt;/rec-number&gt;&lt;foreign-keys&gt;&lt;key app="EN" db-id="wsa0fvx2wwftfkez5zrxzrejx9pappdzef55" timestamp="1620094967"&gt;21&lt;/key&gt;&lt;/foreign-keys&gt;&lt;ref-type name="Journal Article"&gt;17&lt;/ref-type&gt;&lt;contributors&gt;&lt;authors&gt;&lt;author&gt;McIver, L. J.&lt;/author&gt;&lt;author&gt;Abu-Ali, G.&lt;/author&gt;&lt;author&gt;Franzosa, E. A.&lt;/author&gt;&lt;author&gt;Schwager, R.&lt;/author&gt;&lt;author&gt;Morgan, X. C.&lt;/author&gt;&lt;author&gt;Waldron, L.&lt;/author&gt;&lt;author&gt;Segata, N.&lt;/author&gt;&lt;author&gt;Huttenhower, C.&lt;/author&gt;&lt;/authors&gt;&lt;/contributors&gt;&lt;auth-address&gt;Department of Biostatistics, Harvard T. H. Chan School of Public Health, Boston, MA 02115, USA.&amp;#xD;The Broad Institute of MIT and Harvard, Cambridge, MA 02142, USA.&amp;#xD;Department of Microbiology and Immunology, University of Otago, Dunedin 9054, New Zealand.&amp;#xD;Graduate School of Public Health and Health Policy, City University of New York, New York, NY 10027, USA.&amp;#xD;Centre for Integrative Biology, University of Trento, Trento 38123, Italy.&lt;/auth-address&gt;&lt;titles&gt;&lt;title&gt;bioBakery: a meta&amp;apos;omic analysis environment&lt;/title&gt;&lt;secondary-title&gt;Bioinformatics&lt;/secondary-title&gt;&lt;/titles&gt;&lt;periodical&gt;&lt;full-title&gt;Bioinformatics&lt;/full-title&gt;&lt;/periodical&gt;&lt;pages&gt;1235-1237&lt;/pages&gt;&lt;volume&gt;34&lt;/volume&gt;&lt;number&gt;7&lt;/number&gt;&lt;edition&gt;2017/12/02&lt;/edition&gt;&lt;keywords&gt;&lt;keyword&gt;Metagenomics/*methods&lt;/keyword&gt;&lt;keyword&gt;Microbiota/*genetics&lt;/keyword&gt;&lt;keyword&gt;Reproducibility of Results&lt;/keyword&gt;&lt;keyword&gt;*Software&lt;/keyword&gt;&lt;keyword&gt;Workflow&lt;/keyword&gt;&lt;/keywords&gt;&lt;dates&gt;&lt;year&gt;2018&lt;/year&gt;&lt;pub-dates&gt;&lt;date&gt;Apr 1&lt;/date&gt;&lt;/pub-dates&gt;&lt;/dates&gt;&lt;isbn&gt;1367-4811 (Electronic)&amp;#xD;1367-4803 (Linking)&lt;/isbn&gt;&lt;accession-num&gt;29194469&lt;/accession-num&gt;&lt;urls&gt;&lt;related-urls&gt;&lt;url&gt;https://www.ncbi.nlm.nih.gov/pubmed/29194469&lt;/url&gt;&lt;/related-urls&gt;&lt;/urls&gt;&lt;custom2&gt;PMC6030947&lt;/custom2&gt;&lt;electronic-resource-num&gt;10.1093/bioinformatics/btx754&lt;/electronic-resource-num&gt;&lt;/record&gt;&lt;/Cite&gt;&lt;/EndNote&gt;</w:instrText>
      </w:r>
      <w:r w:rsidR="00DC2EC3" w:rsidRPr="001259E9">
        <w:rPr>
          <w:rFonts w:asciiTheme="majorHAnsi" w:hAnsiTheme="majorHAnsi" w:cstheme="majorHAnsi"/>
        </w:rPr>
        <w:fldChar w:fldCharType="separate"/>
      </w:r>
      <w:r w:rsidR="00843331" w:rsidRPr="00843331">
        <w:rPr>
          <w:rFonts w:asciiTheme="majorHAnsi" w:hAnsiTheme="majorHAnsi" w:cstheme="majorHAnsi"/>
          <w:noProof/>
          <w:vertAlign w:val="superscript"/>
        </w:rPr>
        <w:t>18</w:t>
      </w:r>
      <w:r w:rsidR="00DC2EC3" w:rsidRPr="001259E9">
        <w:rPr>
          <w:rFonts w:asciiTheme="majorHAnsi" w:hAnsiTheme="majorHAnsi" w:cstheme="majorHAnsi"/>
        </w:rPr>
        <w:fldChar w:fldCharType="end"/>
      </w:r>
      <w:r w:rsidR="00430281">
        <w:rPr>
          <w:rFonts w:asciiTheme="majorHAnsi" w:hAnsiTheme="majorHAnsi" w:cstheme="majorHAnsi"/>
        </w:rPr>
        <w:t>,</w:t>
      </w:r>
      <w:r w:rsidR="00DC2EC3" w:rsidRPr="001259E9">
        <w:rPr>
          <w:rFonts w:asciiTheme="majorHAnsi" w:hAnsiTheme="majorHAnsi" w:cstheme="majorHAnsi"/>
        </w:rPr>
        <w:t xml:space="preserve"> which includes quality control and removal of human “contaminant” sequences and taxonomic profiling with the MetaPhlAn3 profiler</w:t>
      </w:r>
      <w:r w:rsidR="00DC2EC3" w:rsidRPr="001259E9">
        <w:rPr>
          <w:rFonts w:asciiTheme="majorHAnsi" w:hAnsiTheme="majorHAnsi" w:cstheme="majorHAnsi"/>
        </w:rPr>
        <w:fldChar w:fldCharType="begin"/>
      </w:r>
      <w:r w:rsidR="00843331">
        <w:rPr>
          <w:rFonts w:asciiTheme="majorHAnsi" w:hAnsiTheme="majorHAnsi" w:cstheme="majorHAnsi"/>
        </w:rPr>
        <w:instrText xml:space="preserve"> ADDIN EN.CITE &lt;EndNote&gt;&lt;Cite&gt;&lt;Author&gt;Truong&lt;/Author&gt;&lt;Year&gt;2015&lt;/Year&gt;&lt;RecNum&gt;22&lt;/RecNum&gt;&lt;DisplayText&gt;&lt;style face="superscript"&gt;19&lt;/style&gt;&lt;/DisplayText&gt;&lt;record&gt;&lt;rec-number&gt;22&lt;/rec-number&gt;&lt;foreign-keys&gt;&lt;key app="EN" db-id="wsa0fvx2wwftfkez5zrxzrejx9pappdzef55" timestamp="1620094967"&gt;22&lt;/key&gt;&lt;/foreign-keys&gt;&lt;ref-type name="Journal Article"&gt;17&lt;/ref-type&gt;&lt;contributors&gt;&lt;authors&gt;&lt;author&gt;Truong, D. T.&lt;/author&gt;&lt;author&gt;Franzosa, E. A.&lt;/author&gt;&lt;author&gt;Tickle, T. L.&lt;/author&gt;&lt;author&gt;Scholz, M.&lt;/author&gt;&lt;author&gt;Weingart, G.&lt;/author&gt;&lt;author&gt;Pasolli, E.&lt;/author&gt;&lt;author&gt;Tett, A.&lt;/author&gt;&lt;author&gt;Huttenhower, C.&lt;/author&gt;&lt;author&gt;Segata, N.&lt;/author&gt;&lt;/authors&gt;&lt;/contributors&gt;&lt;auth-address&gt;Centre for Integrative Biology, University of Trento, Trento, Italy.&amp;#xD;Biostatistics Department, Harvard School of Public Health, Boston, Massachusetts, USA.&amp;#xD;The Broad Institute of MIT and Harvard, Cambridge, Massachusetts, USA.&lt;/auth-address&gt;&lt;titles&gt;&lt;title&gt;MetaPhlAn2 for enhanced metagenomic taxonomic profiling&lt;/title&gt;&lt;secondary-title&gt;Nat Methods&lt;/secondary-title&gt;&lt;/titles&gt;&lt;periodical&gt;&lt;full-title&gt;Nat Methods&lt;/full-title&gt;&lt;/periodical&gt;&lt;pages&gt;902-3&lt;/pages&gt;&lt;volume&gt;12&lt;/volume&gt;&lt;number&gt;10&lt;/number&gt;&lt;keywords&gt;&lt;keyword&gt;DNA Barcoding, Taxonomic/*methods&lt;/keyword&gt;&lt;keyword&gt;Humans&lt;/keyword&gt;&lt;keyword&gt;*Metagenome&lt;/keyword&gt;&lt;keyword&gt;Metagenomics/*methods&lt;/keyword&gt;&lt;keyword&gt;Phylogeny&lt;/keyword&gt;&lt;keyword&gt;Propionibacterium acnes/genetics/isolation &amp;amp; purification&lt;/keyword&gt;&lt;keyword&gt;Reproducibility of Results&lt;/keyword&gt;&lt;keyword&gt;Skin/microbiology&lt;/keyword&gt;&lt;keyword&gt;*Software&lt;/keyword&gt;&lt;/keywords&gt;&lt;dates&gt;&lt;year&gt;2015&lt;/year&gt;&lt;pub-dates&gt;&lt;date&gt;Oct&lt;/date&gt;&lt;/pub-dates&gt;&lt;/dates&gt;&lt;isbn&gt;1548-7105 (Electronic)&amp;#xD;1548-7091 (Linking)&lt;/isbn&gt;&lt;accession-num&gt;26418763&lt;/accession-num&gt;&lt;urls&gt;&lt;related-urls&gt;&lt;url&gt;https://www.ncbi.nlm.nih.gov/pubmed/26418763&lt;/url&gt;&lt;/related-urls&gt;&lt;/urls&gt;&lt;electronic-resource-num&gt;10.1038/nmeth.3589&lt;/electronic-resource-num&gt;&lt;/record&gt;&lt;/Cite&gt;&lt;/EndNote&gt;</w:instrText>
      </w:r>
      <w:r w:rsidR="00DC2EC3" w:rsidRPr="001259E9">
        <w:rPr>
          <w:rFonts w:asciiTheme="majorHAnsi" w:hAnsiTheme="majorHAnsi" w:cstheme="majorHAnsi"/>
        </w:rPr>
        <w:fldChar w:fldCharType="separate"/>
      </w:r>
      <w:r w:rsidR="00843331" w:rsidRPr="00843331">
        <w:rPr>
          <w:rFonts w:asciiTheme="majorHAnsi" w:hAnsiTheme="majorHAnsi" w:cstheme="majorHAnsi"/>
          <w:noProof/>
          <w:vertAlign w:val="superscript"/>
        </w:rPr>
        <w:t>19</w:t>
      </w:r>
      <w:r w:rsidR="00DC2EC3" w:rsidRPr="001259E9">
        <w:rPr>
          <w:rFonts w:asciiTheme="majorHAnsi" w:hAnsiTheme="majorHAnsi" w:cstheme="majorHAnsi"/>
        </w:rPr>
        <w:fldChar w:fldCharType="end"/>
      </w:r>
      <w:r w:rsidR="00DC2EC3" w:rsidRPr="001259E9">
        <w:rPr>
          <w:rFonts w:asciiTheme="majorHAnsi" w:hAnsiTheme="majorHAnsi" w:cstheme="majorHAnsi"/>
        </w:rPr>
        <w:t xml:space="preserve">. At the time of nucleic acid extraction, </w:t>
      </w:r>
      <w:r w:rsidR="00616171" w:rsidRPr="001259E9">
        <w:rPr>
          <w:rFonts w:asciiTheme="majorHAnsi" w:hAnsiTheme="majorHAnsi" w:cstheme="majorHAnsi"/>
        </w:rPr>
        <w:t xml:space="preserve">10 million cells of </w:t>
      </w:r>
      <w:proofErr w:type="spellStart"/>
      <w:r w:rsidR="0077684A" w:rsidRPr="001259E9">
        <w:rPr>
          <w:rFonts w:asciiTheme="majorHAnsi" w:hAnsiTheme="majorHAnsi" w:cstheme="majorHAnsi"/>
          <w:i/>
          <w:iCs/>
        </w:rPr>
        <w:t>Imtechella</w:t>
      </w:r>
      <w:proofErr w:type="spellEnd"/>
      <w:r w:rsidR="0077684A" w:rsidRPr="001259E9">
        <w:rPr>
          <w:rFonts w:asciiTheme="majorHAnsi" w:hAnsiTheme="majorHAnsi" w:cstheme="majorHAnsi"/>
          <w:i/>
          <w:iCs/>
        </w:rPr>
        <w:t xml:space="preserve"> </w:t>
      </w:r>
      <w:proofErr w:type="spellStart"/>
      <w:r w:rsidR="0077684A" w:rsidRPr="001259E9">
        <w:rPr>
          <w:rFonts w:asciiTheme="majorHAnsi" w:hAnsiTheme="majorHAnsi" w:cstheme="majorHAnsi"/>
          <w:i/>
          <w:iCs/>
        </w:rPr>
        <w:t>halotolerans</w:t>
      </w:r>
      <w:proofErr w:type="spellEnd"/>
      <w:r w:rsidR="0077684A" w:rsidRPr="001259E9">
        <w:rPr>
          <w:rFonts w:asciiTheme="majorHAnsi" w:hAnsiTheme="majorHAnsi" w:cstheme="majorHAnsi"/>
        </w:rPr>
        <w:t xml:space="preserve">, </w:t>
      </w:r>
      <w:r w:rsidR="00616171" w:rsidRPr="001259E9">
        <w:rPr>
          <w:rFonts w:asciiTheme="majorHAnsi" w:hAnsiTheme="majorHAnsi" w:cstheme="majorHAnsi"/>
        </w:rPr>
        <w:t xml:space="preserve">a </w:t>
      </w:r>
      <w:r w:rsidR="00DC2EC3" w:rsidRPr="001259E9">
        <w:rPr>
          <w:rFonts w:asciiTheme="majorHAnsi" w:hAnsiTheme="majorHAnsi" w:cstheme="majorHAnsi"/>
        </w:rPr>
        <w:t xml:space="preserve">halotolerant </w:t>
      </w:r>
      <w:r w:rsidR="00616171" w:rsidRPr="001259E9">
        <w:rPr>
          <w:rFonts w:asciiTheme="majorHAnsi" w:hAnsiTheme="majorHAnsi" w:cstheme="majorHAnsi"/>
        </w:rPr>
        <w:t>species normally found in estuary ecosystems and not i</w:t>
      </w:r>
      <w:r w:rsidR="008B5C7D" w:rsidRPr="001259E9">
        <w:rPr>
          <w:rFonts w:asciiTheme="majorHAnsi" w:hAnsiTheme="majorHAnsi" w:cstheme="majorHAnsi"/>
        </w:rPr>
        <w:t xml:space="preserve">n human microbial communities, were </w:t>
      </w:r>
      <w:r w:rsidR="00DC2EC3" w:rsidRPr="001259E9">
        <w:rPr>
          <w:rFonts w:asciiTheme="majorHAnsi" w:hAnsiTheme="majorHAnsi" w:cstheme="majorHAnsi"/>
        </w:rPr>
        <w:t>spiked into each sample</w:t>
      </w:r>
      <w:r w:rsidR="00430281">
        <w:rPr>
          <w:rFonts w:asciiTheme="majorHAnsi" w:hAnsiTheme="majorHAnsi" w:cstheme="majorHAnsi"/>
        </w:rPr>
        <w:t xml:space="preserve">, </w:t>
      </w:r>
      <w:r w:rsidR="00750E3A">
        <w:t xml:space="preserve">allowing the </w:t>
      </w:r>
      <w:r w:rsidR="00E50809">
        <w:t xml:space="preserve">quantification of absolute </w:t>
      </w:r>
      <w:r w:rsidR="00DC2EC3">
        <w:t>microbial load</w:t>
      </w:r>
      <w:r w:rsidR="00E50809">
        <w:t xml:space="preserve"> for each sample</w:t>
      </w:r>
      <w:r w:rsidR="00DC2EC3">
        <w:fldChar w:fldCharType="begin">
          <w:fldData xml:space="preserve">PEVuZE5vdGU+PENpdGU+PEF1dGhvcj5TdGFtbWxlcjwvQXV0aG9yPjxZZWFyPjIwMTY8L1llYXI+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</w:fldData>
        </w:fldChar>
      </w:r>
      <w:r w:rsidR="006322E4">
        <w:instrText xml:space="preserve"> ADDIN EN.CITE </w:instrText>
      </w:r>
      <w:r w:rsidR="006322E4">
        <w:fldChar w:fldCharType="begin">
          <w:fldData xml:space="preserve">PEVuZE5vdGU+PENpdGU+PEF1dGhvcj5TdGFtbWxlcjwvQXV0aG9yPjxZZWFyPjIwMTY8L1llYXI+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</w:fldData>
        </w:fldChar>
      </w:r>
      <w:r w:rsidR="006322E4">
        <w:instrText xml:space="preserve"> ADDIN EN.CITE.DATA </w:instrText>
      </w:r>
      <w:r w:rsidR="006322E4">
        <w:fldChar w:fldCharType="end"/>
      </w:r>
      <w:r w:rsidR="00DC2EC3">
        <w:fldChar w:fldCharType="separate"/>
      </w:r>
      <w:r w:rsidR="00843331" w:rsidRPr="00843331">
        <w:rPr>
          <w:noProof/>
          <w:vertAlign w:val="superscript"/>
        </w:rPr>
        <w:t>20</w:t>
      </w:r>
      <w:r w:rsidR="00DC2EC3">
        <w:fldChar w:fldCharType="end"/>
      </w:r>
      <w:r w:rsidR="00E50809">
        <w:t>.</w:t>
      </w:r>
    </w:p>
    <w:p w14:paraId="08C66328" w14:textId="3DD69E4B" w:rsidR="0063565F" w:rsidRDefault="0063565F" w:rsidP="00983FAD"/>
    <w:p w14:paraId="6D8375E4" w14:textId="6A65472C" w:rsidR="0063565F" w:rsidRDefault="0063565F" w:rsidP="00983FAD">
      <w:r>
        <w:rPr>
          <w:b/>
          <w:bCs/>
        </w:rPr>
        <w:t xml:space="preserve">Figure </w:t>
      </w:r>
      <w:r w:rsidR="00356D41">
        <w:rPr>
          <w:b/>
          <w:bCs/>
        </w:rPr>
        <w:t>2</w:t>
      </w:r>
      <w:r>
        <w:t xml:space="preserve"> shows</w:t>
      </w:r>
      <w:r w:rsidR="0051115E">
        <w:t xml:space="preserve"> </w:t>
      </w:r>
      <w:r w:rsidR="007B3CDE">
        <w:t xml:space="preserve">individual and average </w:t>
      </w:r>
      <w:r w:rsidR="0051115E">
        <w:t>outflow oxygen measurements and pH levels</w:t>
      </w:r>
      <w:r w:rsidR="00497070">
        <w:t xml:space="preserve"> over the course of the culture process</w:t>
      </w:r>
      <w:r w:rsidR="007B3CDE">
        <w:t xml:space="preserve"> for 50 sputum samples cultured under each oxygen condition</w:t>
      </w:r>
      <w:r w:rsidR="001259E9">
        <w:t xml:space="preserve"> and an example </w:t>
      </w:r>
      <w:r w:rsidR="00356D41">
        <w:t>of a visual differential culture phenotype</w:t>
      </w:r>
      <w:r w:rsidR="00497070">
        <w:t>.</w:t>
      </w:r>
      <w:r w:rsidR="00155C8C">
        <w:t xml:space="preserve">  </w:t>
      </w:r>
      <w:r w:rsidR="00C62A7E">
        <w:t>Cultures were maintained at 37</w:t>
      </w:r>
      <w:r w:rsidR="00430281">
        <w:t xml:space="preserve"> </w:t>
      </w:r>
      <w:r w:rsidR="00C62A7E" w:rsidRPr="00C62A7E">
        <w:t>°</w:t>
      </w:r>
      <w:r w:rsidR="00C62A7E">
        <w:t>C</w:t>
      </w:r>
      <w:r w:rsidR="00A74EAD">
        <w:t xml:space="preserve"> except during brief periods when sparging and removal of sample aliquots was performed</w:t>
      </w:r>
      <w:r w:rsidR="00C62A7E">
        <w:t xml:space="preserve">.  </w:t>
      </w:r>
      <w:r w:rsidR="00822DA5">
        <w:t xml:space="preserve">With </w:t>
      </w:r>
      <w:r w:rsidR="004A2055">
        <w:t xml:space="preserve">both </w:t>
      </w:r>
      <w:r w:rsidR="00822DA5">
        <w:t>sparging intervals of 12 h and 24 h, elevated</w:t>
      </w:r>
      <w:r w:rsidR="004A2055">
        <w:t xml:space="preserve"> oxygen concentrations were </w:t>
      </w:r>
      <w:r w:rsidR="009A0DEB">
        <w:t>maintained</w:t>
      </w:r>
      <w:r w:rsidR="00430281">
        <w:t>,</w:t>
      </w:r>
      <w:r w:rsidR="00C736B2">
        <w:t xml:space="preserve"> although a</w:t>
      </w:r>
      <w:r w:rsidR="00057C28">
        <w:t xml:space="preserve"> drop </w:t>
      </w:r>
      <w:r w:rsidR="00C736B2">
        <w:t xml:space="preserve">over time </w:t>
      </w:r>
      <w:r w:rsidR="00057C28">
        <w:t xml:space="preserve">was observed for all </w:t>
      </w:r>
      <w:r w:rsidR="00430281">
        <w:t xml:space="preserve">three </w:t>
      </w:r>
      <w:r w:rsidR="00057C28">
        <w:t xml:space="preserve">oxygen conditions, with 100% </w:t>
      </w:r>
      <w:r w:rsidR="00355239">
        <w:t xml:space="preserve">oxygen </w:t>
      </w:r>
      <w:r w:rsidR="00057C28">
        <w:t xml:space="preserve">falling to approximately 85%, 50% </w:t>
      </w:r>
      <w:r w:rsidR="00355239">
        <w:t xml:space="preserve">oxygen </w:t>
      </w:r>
      <w:r w:rsidR="00057C28">
        <w:t xml:space="preserve">falling to 40%, and 21% </w:t>
      </w:r>
      <w:r w:rsidR="00355239">
        <w:t xml:space="preserve">oxygen </w:t>
      </w:r>
      <w:r w:rsidR="00057C28">
        <w:t>falling to 18%</w:t>
      </w:r>
      <w:r w:rsidR="00C736B2">
        <w:t>.</w:t>
      </w:r>
      <w:r w:rsidR="00BD7D47">
        <w:t xml:space="preserve"> </w:t>
      </w:r>
      <w:r w:rsidR="00C736B2">
        <w:t>Oxygen c</w:t>
      </w:r>
      <w:r w:rsidR="00BD7D47">
        <w:t>onditions remained distinct</w:t>
      </w:r>
      <w:r w:rsidR="00430281">
        <w:t>,</w:t>
      </w:r>
      <w:r w:rsidR="00BD7D47">
        <w:t xml:space="preserve"> and importantly, </w:t>
      </w:r>
      <w:r w:rsidR="004E0933">
        <w:t>elevated oxygen concentrations</w:t>
      </w:r>
      <w:r w:rsidR="00BD7D47">
        <w:t xml:space="preserve"> </w:t>
      </w:r>
      <w:r w:rsidR="0099258A">
        <w:t xml:space="preserve">were </w:t>
      </w:r>
      <w:r w:rsidR="00BD7D47">
        <w:t xml:space="preserve">maintained throughout the process for </w:t>
      </w:r>
      <w:proofErr w:type="spellStart"/>
      <w:r w:rsidR="00BD7D47">
        <w:t>hyperoxic</w:t>
      </w:r>
      <w:proofErr w:type="spellEnd"/>
      <w:r w:rsidR="00BD7D47">
        <w:t xml:space="preserve"> samples.</w:t>
      </w:r>
      <w:r w:rsidR="00696839">
        <w:t xml:space="preserve">  pH measurements showed a greater degree of </w:t>
      </w:r>
      <w:r w:rsidR="00AB270E">
        <w:t>variability but</w:t>
      </w:r>
      <w:r w:rsidR="00696839">
        <w:t xml:space="preserve"> </w:t>
      </w:r>
      <w:r w:rsidR="001A01FF">
        <w:t xml:space="preserve">stayed well within a physiologically </w:t>
      </w:r>
      <w:r w:rsidR="00822DA5">
        <w:t>normal</w:t>
      </w:r>
      <w:r w:rsidR="001A01FF">
        <w:t xml:space="preserve"> range</w:t>
      </w:r>
      <w:r w:rsidR="00D16AB8">
        <w:t xml:space="preserve"> with no statistically significant changes over time</w:t>
      </w:r>
      <w:r w:rsidR="001A01FF">
        <w:t>.</w:t>
      </w:r>
      <w:r w:rsidR="002956A3">
        <w:t xml:space="preserve">  These measurements indicate </w:t>
      </w:r>
      <w:r w:rsidR="00430281">
        <w:t xml:space="preserve">that </w:t>
      </w:r>
      <w:r w:rsidR="002956A3">
        <w:t xml:space="preserve">these methods </w:t>
      </w:r>
      <w:r w:rsidR="004E0933">
        <w:t>maintain discrete</w:t>
      </w:r>
      <w:r w:rsidR="002956A3">
        <w:t xml:space="preserve"> </w:t>
      </w:r>
      <w:r w:rsidR="00E93B85">
        <w:t xml:space="preserve">differential </w:t>
      </w:r>
      <w:r w:rsidR="004E0933">
        <w:t>oxygen conditions</w:t>
      </w:r>
      <w:r w:rsidR="002956A3">
        <w:t xml:space="preserve"> throughout the culture process.</w:t>
      </w:r>
      <w:r w:rsidR="00A64E68">
        <w:t xml:space="preserve">  Lastly, an example of one of many visual culture phenotypes </w:t>
      </w:r>
      <w:r w:rsidR="0088212F">
        <w:t>that differentiated across oxygen concentration is shown.  This sample had marked turbidity differences after 72 h of culture,</w:t>
      </w:r>
      <w:r w:rsidR="00992EEB">
        <w:t xml:space="preserve"> with higher oxygen associated with lower visual turbidity.  </w:t>
      </w:r>
      <w:r w:rsidR="0016333D">
        <w:t>Differentia</w:t>
      </w:r>
      <w:r w:rsidR="00D16AB8">
        <w:t>l</w:t>
      </w:r>
      <w:r w:rsidR="0016333D">
        <w:t xml:space="preserve"> culture phenotypes </w:t>
      </w:r>
      <w:r w:rsidR="00D16AB8">
        <w:t>support the presence of</w:t>
      </w:r>
      <w:r w:rsidR="00814BD3">
        <w:t xml:space="preserve"> hyperoxia-induced effects on culture communities.</w:t>
      </w:r>
    </w:p>
    <w:p w14:paraId="09361C26" w14:textId="7BE29E77" w:rsidR="002956A3" w:rsidRDefault="002956A3" w:rsidP="00983FAD"/>
    <w:p w14:paraId="3FE63211" w14:textId="4A685806" w:rsidR="002956A3" w:rsidRDefault="0051451E" w:rsidP="00983FAD">
      <w:r>
        <w:rPr>
          <w:b/>
          <w:bCs/>
        </w:rPr>
        <w:t xml:space="preserve">Figure </w:t>
      </w:r>
      <w:r w:rsidR="00356D41">
        <w:rPr>
          <w:b/>
          <w:bCs/>
        </w:rPr>
        <w:t>3</w:t>
      </w:r>
      <w:r>
        <w:t xml:space="preserve"> </w:t>
      </w:r>
      <w:r w:rsidR="004E0933">
        <w:t xml:space="preserve">compares microbial load, microbial diversity, and microbial community composition between uncultured sputum and cultured sputum (21% oxygen condition for a </w:t>
      </w:r>
      <w:r w:rsidR="008537D9">
        <w:t>period of 48 h</w:t>
      </w:r>
      <w:r w:rsidR="004E0933">
        <w:t>)</w:t>
      </w:r>
      <w:r w:rsidR="008537D9">
        <w:t xml:space="preserve">.  </w:t>
      </w:r>
      <w:r w:rsidR="0017774F">
        <w:t>Measurements</w:t>
      </w:r>
      <w:r w:rsidR="00A67B09">
        <w:t xml:space="preserve"> reveal the only major difference introduced by the act of culturing t</w:t>
      </w:r>
      <w:r w:rsidR="0017774F">
        <w:t xml:space="preserve">o be an approximately 20-fold increase in </w:t>
      </w:r>
      <w:r w:rsidR="001C0BE6">
        <w:t>microbial load</w:t>
      </w:r>
      <w:r w:rsidR="0017774F">
        <w:t xml:space="preserve"> as compared to uncultured sputum.  </w:t>
      </w:r>
      <w:r w:rsidR="00052199">
        <w:t>The immune system and</w:t>
      </w:r>
      <w:r w:rsidR="00820CEC">
        <w:t xml:space="preserve"> the</w:t>
      </w:r>
      <w:r w:rsidR="00822DA5">
        <w:t xml:space="preserve"> typical mechanical</w:t>
      </w:r>
      <w:r w:rsidR="00820CEC">
        <w:t xml:space="preserve"> sputum clearance mechanisms </w:t>
      </w:r>
      <w:r w:rsidR="00822DA5">
        <w:t xml:space="preserve">such as coughing </w:t>
      </w:r>
      <w:r w:rsidR="00820CEC">
        <w:t xml:space="preserve">normally serve as a regulatory process limiting the microbial </w:t>
      </w:r>
      <w:r w:rsidR="00822DA5">
        <w:t>load in the lung</w:t>
      </w:r>
      <w:r w:rsidR="00820CEC">
        <w:t xml:space="preserve">, even in cases of dysfunction and infection like those seen </w:t>
      </w:r>
      <w:r w:rsidR="00273815">
        <w:t xml:space="preserve">in </w:t>
      </w:r>
      <w:proofErr w:type="spellStart"/>
      <w:r w:rsidR="00273815">
        <w:t>pwCF</w:t>
      </w:r>
      <w:proofErr w:type="spellEnd"/>
      <w:r w:rsidR="00820CEC">
        <w:t xml:space="preserve">.  </w:t>
      </w:r>
      <w:r w:rsidR="00820CEC">
        <w:rPr>
          <w:i/>
          <w:iCs/>
        </w:rPr>
        <w:t xml:space="preserve">Ex vivo </w:t>
      </w:r>
      <w:r w:rsidR="00820CEC">
        <w:t>culture has no such re</w:t>
      </w:r>
      <w:r w:rsidR="000A6F3A">
        <w:t xml:space="preserve">gulatory mechanisms, and </w:t>
      </w:r>
      <w:r w:rsidR="00A51CD7">
        <w:t xml:space="preserve">microbial </w:t>
      </w:r>
      <w:r w:rsidR="000A6F3A">
        <w:t xml:space="preserve">communities are instead </w:t>
      </w:r>
      <w:r w:rsidR="004E34A5">
        <w:t>free to proceed toward</w:t>
      </w:r>
      <w:r w:rsidR="000F6FBE">
        <w:t xml:space="preserve"> cellular saturation</w:t>
      </w:r>
      <w:r w:rsidR="005737E2">
        <w:t xml:space="preserve">.  </w:t>
      </w:r>
      <w:r w:rsidR="00836E78">
        <w:t xml:space="preserve">Alpha and beta diversity </w:t>
      </w:r>
      <w:r w:rsidR="002D5557">
        <w:t>metrics</w:t>
      </w:r>
      <w:r w:rsidR="00836E78">
        <w:t xml:space="preserve"> indicate that despite this difference in </w:t>
      </w:r>
      <w:r w:rsidR="004E0933">
        <w:t>microbial load</w:t>
      </w:r>
      <w:r w:rsidR="00836E78">
        <w:t>, the underlying community composition remains well</w:t>
      </w:r>
      <w:r w:rsidR="002D5557">
        <w:t xml:space="preserve">-preserved, with minimal </w:t>
      </w:r>
      <w:r w:rsidR="00B76A79">
        <w:t xml:space="preserve">global </w:t>
      </w:r>
      <w:r w:rsidR="002D5557">
        <w:t>differences introduced by the culture process.</w:t>
      </w:r>
    </w:p>
    <w:p w14:paraId="22E58F4B" w14:textId="5BB6E585" w:rsidR="002D5557" w:rsidRDefault="002D5557" w:rsidP="00983FAD"/>
    <w:p w14:paraId="128FFEC7" w14:textId="00E13F6E" w:rsidR="002D5557" w:rsidRPr="00B54A54" w:rsidRDefault="00041A91" w:rsidP="00983FAD">
      <w:r>
        <w:rPr>
          <w:b/>
          <w:bCs/>
        </w:rPr>
        <w:t xml:space="preserve">Figure </w:t>
      </w:r>
      <w:r w:rsidR="00356D41">
        <w:rPr>
          <w:b/>
          <w:bCs/>
        </w:rPr>
        <w:t>4</w:t>
      </w:r>
      <w:r>
        <w:t xml:space="preserve"> expands on the comparison </w:t>
      </w:r>
      <w:r w:rsidR="003A369E">
        <w:t xml:space="preserve">between uncultured and cultured sputum samples, looking at the binary presence/absence of the 120 </w:t>
      </w:r>
      <w:r w:rsidR="00476D28">
        <w:t>microbial</w:t>
      </w:r>
      <w:r w:rsidR="003A369E">
        <w:t xml:space="preserve"> specie</w:t>
      </w:r>
      <w:r w:rsidR="00F3720A">
        <w:t xml:space="preserve">s </w:t>
      </w:r>
      <w:r w:rsidR="006523F4">
        <w:t xml:space="preserve">conclusively </w:t>
      </w:r>
      <w:r w:rsidR="00F3720A">
        <w:t xml:space="preserve">identified by </w:t>
      </w:r>
      <w:r w:rsidR="00822DA5">
        <w:t>shotgun metagenomics sequencing</w:t>
      </w:r>
      <w:r w:rsidR="007B3CDE">
        <w:t xml:space="preserve"> from cultured and uncultured sputum obtained from 11 patients</w:t>
      </w:r>
      <w:r w:rsidR="006523F4">
        <w:t>.</w:t>
      </w:r>
      <w:r w:rsidR="00D10EF7">
        <w:t xml:space="preserve">  </w:t>
      </w:r>
      <w:r w:rsidR="00286245">
        <w:t xml:space="preserve">Microbes are </w:t>
      </w:r>
      <w:r w:rsidR="00B76A79">
        <w:t>clustered based on</w:t>
      </w:r>
      <w:r w:rsidR="00286245">
        <w:t xml:space="preserve"> phylogen</w:t>
      </w:r>
      <w:r w:rsidR="00025A54">
        <w:t xml:space="preserve">etic </w:t>
      </w:r>
      <w:r w:rsidR="00B76A79">
        <w:t>similarities</w:t>
      </w:r>
      <w:r w:rsidR="00286245">
        <w:t xml:space="preserve">. </w:t>
      </w:r>
      <w:r w:rsidR="00025A54">
        <w:t xml:space="preserve"> </w:t>
      </w:r>
      <w:r w:rsidR="00963DDD">
        <w:t>46 (</w:t>
      </w:r>
      <w:r w:rsidR="00DE03A5">
        <w:t xml:space="preserve">38.3%) </w:t>
      </w:r>
      <w:r w:rsidR="00963DDD">
        <w:t>of these species were identified in both uncultured and cultured samples</w:t>
      </w:r>
      <w:r w:rsidR="00286245">
        <w:t xml:space="preserve"> (cyan color)</w:t>
      </w:r>
      <w:r w:rsidR="00DE03A5">
        <w:t xml:space="preserve">, while 35 (29.2%) were exclusively </w:t>
      </w:r>
      <w:r w:rsidR="00391681">
        <w:lastRenderedPageBreak/>
        <w:t>identified</w:t>
      </w:r>
      <w:r w:rsidR="00DE03A5">
        <w:t xml:space="preserve"> in uncultured samples</w:t>
      </w:r>
      <w:r w:rsidR="00286245">
        <w:t xml:space="preserve"> (yellow)</w:t>
      </w:r>
      <w:r w:rsidR="00DE03A5">
        <w:t xml:space="preserve"> and </w:t>
      </w:r>
      <w:r w:rsidR="00391681">
        <w:t>39 (32.5%) were exclusively identified in cultured samples</w:t>
      </w:r>
      <w:r w:rsidR="00286245">
        <w:t xml:space="preserve"> (blue)</w:t>
      </w:r>
      <w:r w:rsidR="00391681">
        <w:t xml:space="preserve">.  </w:t>
      </w:r>
      <w:r w:rsidR="009B377B">
        <w:t xml:space="preserve">It is </w:t>
      </w:r>
      <w:r w:rsidR="008D0113">
        <w:t xml:space="preserve">likely that there is greater parity than </w:t>
      </w:r>
      <w:r w:rsidR="00CB29D1">
        <w:t>what we identified using sequencing</w:t>
      </w:r>
      <w:r w:rsidR="008D0113">
        <w:t xml:space="preserve"> in terms of what is present and what is absent, but </w:t>
      </w:r>
      <w:r w:rsidR="00B41558">
        <w:t xml:space="preserve">some taxa fall below the </w:t>
      </w:r>
      <w:r w:rsidR="00B76A79">
        <w:t xml:space="preserve">sequencing </w:t>
      </w:r>
      <w:r w:rsidR="00B41558">
        <w:t>detection threshold in some cases.</w:t>
      </w:r>
      <w:r w:rsidR="00701D78">
        <w:t xml:space="preserve">  The differences </w:t>
      </w:r>
      <w:r w:rsidR="00476D28">
        <w:t xml:space="preserve">do indicate </w:t>
      </w:r>
      <w:r w:rsidR="00C62612">
        <w:t xml:space="preserve">that </w:t>
      </w:r>
      <w:r w:rsidR="00476D28">
        <w:t xml:space="preserve">the culture process introduces some bias </w:t>
      </w:r>
      <w:r w:rsidR="00286245">
        <w:t>in cultured compared to uncultured sputum.</w:t>
      </w:r>
      <w:r w:rsidR="00025A54">
        <w:t xml:space="preserve"> </w:t>
      </w:r>
      <w:r w:rsidR="00286245">
        <w:t xml:space="preserve"> </w:t>
      </w:r>
      <w:r w:rsidR="0000777F">
        <w:t>Most n</w:t>
      </w:r>
      <w:r w:rsidR="00476D28">
        <w:t>otably, culturing increases the presence of f</w:t>
      </w:r>
      <w:r w:rsidR="00A51CD7">
        <w:t>ung</w:t>
      </w:r>
      <w:r w:rsidR="00286245">
        <w:t xml:space="preserve">i such as </w:t>
      </w:r>
      <w:r w:rsidR="00A51CD7">
        <w:rPr>
          <w:i/>
          <w:iCs/>
        </w:rPr>
        <w:t xml:space="preserve">Candida </w:t>
      </w:r>
      <w:r w:rsidR="00A51CD7">
        <w:t xml:space="preserve">and </w:t>
      </w:r>
      <w:r w:rsidR="00A51CD7">
        <w:rPr>
          <w:i/>
          <w:iCs/>
        </w:rPr>
        <w:t>Aspergillus</w:t>
      </w:r>
      <w:r w:rsidR="000C108F">
        <w:t>,</w:t>
      </w:r>
      <w:r w:rsidR="00286245">
        <w:t xml:space="preserve"> as well as</w:t>
      </w:r>
      <w:r w:rsidR="000C108F">
        <w:t xml:space="preserve"> </w:t>
      </w:r>
      <w:proofErr w:type="spellStart"/>
      <w:r w:rsidR="000C108F">
        <w:rPr>
          <w:i/>
          <w:iCs/>
        </w:rPr>
        <w:t>Enterobacterales</w:t>
      </w:r>
      <w:proofErr w:type="spellEnd"/>
      <w:r w:rsidR="00675114">
        <w:t xml:space="preserve"> members including </w:t>
      </w:r>
      <w:r w:rsidR="00675114">
        <w:rPr>
          <w:i/>
          <w:iCs/>
        </w:rPr>
        <w:t>Escherichia</w:t>
      </w:r>
      <w:r w:rsidR="00B76A79">
        <w:rPr>
          <w:i/>
          <w:iCs/>
        </w:rPr>
        <w:t>,</w:t>
      </w:r>
      <w:r w:rsidR="00675114">
        <w:rPr>
          <w:i/>
          <w:iCs/>
        </w:rPr>
        <w:t xml:space="preserve"> </w:t>
      </w:r>
      <w:r w:rsidR="0000777F">
        <w:rPr>
          <w:i/>
          <w:iCs/>
        </w:rPr>
        <w:t>Serratia</w:t>
      </w:r>
      <w:r w:rsidR="0000777F">
        <w:t xml:space="preserve">, and </w:t>
      </w:r>
      <w:r w:rsidR="0000777F">
        <w:rPr>
          <w:i/>
          <w:iCs/>
        </w:rPr>
        <w:t>Streptococcus</w:t>
      </w:r>
      <w:r w:rsidR="0000777F">
        <w:t xml:space="preserve"> members.  Conversely, </w:t>
      </w:r>
      <w:r w:rsidR="00B60D3B">
        <w:rPr>
          <w:i/>
          <w:iCs/>
        </w:rPr>
        <w:t>Bacteroidetes</w:t>
      </w:r>
      <w:r w:rsidR="00B60D3B">
        <w:t xml:space="preserve"> members </w:t>
      </w:r>
      <w:r w:rsidR="00B54A54">
        <w:t xml:space="preserve">such as </w:t>
      </w:r>
      <w:proofErr w:type="spellStart"/>
      <w:r w:rsidR="00B54A54">
        <w:rPr>
          <w:i/>
          <w:iCs/>
        </w:rPr>
        <w:t>Prevotella</w:t>
      </w:r>
      <w:proofErr w:type="spellEnd"/>
      <w:r w:rsidR="00B54A54">
        <w:t xml:space="preserve"> and </w:t>
      </w:r>
      <w:proofErr w:type="spellStart"/>
      <w:r w:rsidR="00B54A54">
        <w:rPr>
          <w:i/>
          <w:iCs/>
        </w:rPr>
        <w:t>Clostridiales</w:t>
      </w:r>
      <w:proofErr w:type="spellEnd"/>
      <w:r w:rsidR="00430281">
        <w:rPr>
          <w:i/>
          <w:iCs/>
        </w:rPr>
        <w:t>,</w:t>
      </w:r>
      <w:r w:rsidR="00B54A54">
        <w:t xml:space="preserve"> </w:t>
      </w:r>
      <w:r w:rsidR="00CB29D1">
        <w:t xml:space="preserve">which are anaerobes, were </w:t>
      </w:r>
      <w:r w:rsidR="00B76A79">
        <w:t xml:space="preserve">present in cultured samples but </w:t>
      </w:r>
      <w:r w:rsidR="00CB29D1">
        <w:t>not present in cultured samples</w:t>
      </w:r>
      <w:r w:rsidR="00286245">
        <w:t xml:space="preserve">. </w:t>
      </w:r>
      <w:r w:rsidR="00025A54">
        <w:t xml:space="preserve"> </w:t>
      </w:r>
      <w:r w:rsidR="00B76A79">
        <w:t xml:space="preserve">This may be attributed to the lack of an anaerobic condition in our experimental model. </w:t>
      </w:r>
    </w:p>
    <w:p w14:paraId="2F4ABB15" w14:textId="60F7D896" w:rsidR="002D5557" w:rsidRDefault="002D5557" w:rsidP="00983FAD">
      <w:pPr>
        <w:rPr>
          <w:b/>
          <w:bCs/>
        </w:rPr>
      </w:pPr>
    </w:p>
    <w:p w14:paraId="572F28BC" w14:textId="6CD9FD53" w:rsidR="002D5557" w:rsidRDefault="00BB6A6F" w:rsidP="00983FAD">
      <w:pPr>
        <w:rPr>
          <w:b/>
          <w:bCs/>
        </w:rPr>
      </w:pPr>
      <w:r>
        <w:rPr>
          <w:b/>
          <w:bCs/>
        </w:rPr>
        <w:t xml:space="preserve">Figure </w:t>
      </w:r>
      <w:r w:rsidR="00356D41">
        <w:rPr>
          <w:b/>
          <w:bCs/>
        </w:rPr>
        <w:t>5</w:t>
      </w:r>
      <w:r>
        <w:t xml:space="preserve"> </w:t>
      </w:r>
      <w:r w:rsidR="00760747">
        <w:t>shows absorbance-based growth curves of common CF lung pathogens isolated from sputum</w:t>
      </w:r>
      <w:r w:rsidR="007B3CDE">
        <w:t xml:space="preserve"> obtained from 50 different </w:t>
      </w:r>
      <w:proofErr w:type="spellStart"/>
      <w:r w:rsidR="00273815">
        <w:t>pw</w:t>
      </w:r>
      <w:r w:rsidR="007B3CDE">
        <w:t>CF</w:t>
      </w:r>
      <w:proofErr w:type="spellEnd"/>
      <w:r w:rsidR="00760747">
        <w:t xml:space="preserve">. </w:t>
      </w:r>
      <w:r w:rsidR="0043448A">
        <w:t>These i</w:t>
      </w:r>
      <w:r w:rsidR="00760747">
        <w:t xml:space="preserve">solates </w:t>
      </w:r>
      <w:r w:rsidR="0043448A">
        <w:t xml:space="preserve">represent phenotypically different clinical isolates obtained using </w:t>
      </w:r>
      <w:r w:rsidR="00B76A79">
        <w:t>enrichment culture procedures</w:t>
      </w:r>
      <w:r w:rsidR="00C82CC7">
        <w:t xml:space="preserve"> from the Massachusetts General Hospital Cl</w:t>
      </w:r>
      <w:r w:rsidR="00905B5F">
        <w:t>i</w:t>
      </w:r>
      <w:r w:rsidR="00C82CC7">
        <w:t xml:space="preserve">nical Microbiology Laboratory, and </w:t>
      </w:r>
      <w:r w:rsidR="00760747">
        <w:t xml:space="preserve">include </w:t>
      </w:r>
      <w:r w:rsidR="00760747">
        <w:rPr>
          <w:i/>
          <w:iCs/>
        </w:rPr>
        <w:t xml:space="preserve">Pseudomonas </w:t>
      </w:r>
      <w:r w:rsidR="00760747" w:rsidRPr="00EA60A0">
        <w:rPr>
          <w:i/>
          <w:iCs/>
        </w:rPr>
        <w:t>aeruginosa</w:t>
      </w:r>
      <w:r w:rsidR="00760747">
        <w:t xml:space="preserve"> (N = 53)</w:t>
      </w:r>
      <w:r w:rsidR="00760747" w:rsidRPr="00EA60A0">
        <w:t>,</w:t>
      </w:r>
      <w:r w:rsidR="00760747">
        <w:rPr>
          <w:i/>
          <w:iCs/>
        </w:rPr>
        <w:t xml:space="preserve"> Staphylococcus </w:t>
      </w:r>
      <w:r w:rsidR="00760747" w:rsidRPr="001C7C76">
        <w:rPr>
          <w:i/>
          <w:iCs/>
        </w:rPr>
        <w:t>aureus</w:t>
      </w:r>
      <w:r w:rsidR="00760747">
        <w:t xml:space="preserve"> (N = 37), </w:t>
      </w:r>
      <w:r w:rsidR="00760747" w:rsidRPr="001C7C76">
        <w:rPr>
          <w:i/>
          <w:iCs/>
        </w:rPr>
        <w:t xml:space="preserve">Stenotrophomonas </w:t>
      </w:r>
      <w:proofErr w:type="spellStart"/>
      <w:r w:rsidR="00760747" w:rsidRPr="001C7C76">
        <w:rPr>
          <w:i/>
          <w:iCs/>
        </w:rPr>
        <w:t>maltophilia</w:t>
      </w:r>
      <w:proofErr w:type="spellEnd"/>
      <w:r w:rsidR="00760747">
        <w:t xml:space="preserve"> (N = 12), </w:t>
      </w:r>
      <w:r w:rsidR="00760747" w:rsidRPr="001C7C76">
        <w:rPr>
          <w:i/>
          <w:iCs/>
        </w:rPr>
        <w:t>Klebsiella pneumoniae</w:t>
      </w:r>
      <w:r w:rsidR="00760747">
        <w:rPr>
          <w:i/>
          <w:iCs/>
        </w:rPr>
        <w:t xml:space="preserve"> </w:t>
      </w:r>
      <w:r w:rsidR="00760747" w:rsidRPr="008F0E81">
        <w:t>(N = 3)</w:t>
      </w:r>
      <w:r w:rsidR="00760747">
        <w:t xml:space="preserve">, and </w:t>
      </w:r>
      <w:proofErr w:type="spellStart"/>
      <w:r w:rsidR="00760747" w:rsidRPr="001C7C76">
        <w:rPr>
          <w:i/>
          <w:iCs/>
        </w:rPr>
        <w:t>Achromobacter</w:t>
      </w:r>
      <w:proofErr w:type="spellEnd"/>
      <w:r w:rsidR="00760747" w:rsidRPr="001C7C76">
        <w:rPr>
          <w:i/>
          <w:iCs/>
        </w:rPr>
        <w:t xml:space="preserve"> </w:t>
      </w:r>
      <w:proofErr w:type="spellStart"/>
      <w:r w:rsidR="00760747" w:rsidRPr="001C7C76">
        <w:rPr>
          <w:i/>
          <w:iCs/>
        </w:rPr>
        <w:t>sp</w:t>
      </w:r>
      <w:proofErr w:type="spellEnd"/>
      <w:r w:rsidR="00760747">
        <w:t xml:space="preserve"> (N = 7)</w:t>
      </w:r>
      <w:r w:rsidR="003119D7">
        <w:t>. Growth curves were obtained by</w:t>
      </w:r>
      <w:r w:rsidR="00760747">
        <w:t xml:space="preserve"> </w:t>
      </w:r>
      <w:r w:rsidR="00760747" w:rsidRPr="00EA60A0">
        <w:t>cultur</w:t>
      </w:r>
      <w:r w:rsidR="003119D7">
        <w:t>ing each isolate</w:t>
      </w:r>
      <w:r w:rsidR="00760747">
        <w:t xml:space="preserve"> in artificial sputum media</w:t>
      </w:r>
      <w:r w:rsidR="00780E52">
        <w:t xml:space="preserve"> at 37</w:t>
      </w:r>
      <w:r w:rsidR="00430281">
        <w:t xml:space="preserve"> </w:t>
      </w:r>
      <w:r w:rsidR="00780E52" w:rsidRPr="00C62A7E">
        <w:t>°</w:t>
      </w:r>
      <w:r w:rsidR="00780E52">
        <w:t>C</w:t>
      </w:r>
      <w:r w:rsidR="007B3CDE">
        <w:t xml:space="preserve"> in the dark</w:t>
      </w:r>
      <w:r w:rsidR="00760747">
        <w:t>, with ASM sans bacterial inoculation serving as a negative control.  The transparent quality of ASM (which is due to filter rather than heat sterilization) allows for</w:t>
      </w:r>
      <w:r w:rsidR="008F0E81">
        <w:t xml:space="preserve"> conducting </w:t>
      </w:r>
      <w:r w:rsidR="00C736B2">
        <w:t>optical measures to estimate</w:t>
      </w:r>
      <w:r w:rsidR="00760747">
        <w:t xml:space="preserve"> growth curves.</w:t>
      </w:r>
      <w:r w:rsidR="00362BC5">
        <w:t xml:space="preserve">  Absorbance</w:t>
      </w:r>
      <w:r w:rsidR="00760747">
        <w:t xml:space="preserve"> readings</w:t>
      </w:r>
      <w:r w:rsidR="00A83AB1">
        <w:t xml:space="preserve"> of 600 nm light</w:t>
      </w:r>
      <w:r w:rsidR="00760747">
        <w:t xml:space="preserve"> were taken every 10 </w:t>
      </w:r>
      <w:r w:rsidR="00DE64BE">
        <w:t>min</w:t>
      </w:r>
      <w:r w:rsidR="00760747">
        <w:t xml:space="preserve">, and the first 24 h of each curve are shown. </w:t>
      </w:r>
      <w:r w:rsidR="00362BC5">
        <w:t xml:space="preserve"> </w:t>
      </w:r>
      <w:r w:rsidR="00430281">
        <w:t xml:space="preserve">The absence </w:t>
      </w:r>
      <w:r w:rsidR="00760747">
        <w:t xml:space="preserve">of changes in </w:t>
      </w:r>
      <w:r w:rsidR="000541C5">
        <w:t>absorbance</w:t>
      </w:r>
      <w:r w:rsidR="00760747">
        <w:t xml:space="preserve"> in the ASM-only negative control indicates cultures free of contamination.</w:t>
      </w:r>
      <w:r w:rsidR="00833A8A">
        <w:t xml:space="preserve">  </w:t>
      </w:r>
      <w:r w:rsidR="00760747">
        <w:t xml:space="preserve">The demonstrative curves shown here follow typical growth curve patterns indicating the viability of this ASM recipe as a medium for </w:t>
      </w:r>
      <w:r w:rsidR="00430281">
        <w:t xml:space="preserve">the </w:t>
      </w:r>
      <w:r w:rsidR="00760747">
        <w:t>absorbance-based generation of growth curves.</w:t>
      </w:r>
    </w:p>
    <w:p w14:paraId="6CA07723" w14:textId="77777777" w:rsidR="00016CEB" w:rsidRDefault="00016CEB" w:rsidP="00CC223D">
      <w:pPr>
        <w:rPr>
          <w:color w:val="808080"/>
        </w:rPr>
      </w:pPr>
    </w:p>
    <w:p w14:paraId="4B6A55DD" w14:textId="7F11E58E" w:rsidR="00983FAD" w:rsidRPr="00834AE2" w:rsidRDefault="00551D82" w:rsidP="00CC223D">
      <w:r>
        <w:rPr>
          <w:b/>
        </w:rPr>
        <w:t>FIGURE AND TABLE</w:t>
      </w:r>
      <w:r w:rsidR="00CC223D">
        <w:rPr>
          <w:b/>
        </w:rPr>
        <w:t xml:space="preserve"> LEGENDS</w:t>
      </w:r>
      <w:r>
        <w:rPr>
          <w:b/>
        </w:rPr>
        <w:t>:</w:t>
      </w:r>
    </w:p>
    <w:p w14:paraId="0E346781" w14:textId="5FF21788" w:rsidR="00CB29D1" w:rsidRDefault="00CB29D1" w:rsidP="00CB29D1">
      <w:pPr>
        <w:rPr>
          <w:b/>
          <w:bCs/>
        </w:rPr>
      </w:pPr>
      <w:r w:rsidRPr="001B6D2F">
        <w:rPr>
          <w:b/>
          <w:bCs/>
        </w:rPr>
        <w:t>Table</w:t>
      </w:r>
      <w:r>
        <w:rPr>
          <w:b/>
          <w:bCs/>
        </w:rPr>
        <w:t xml:space="preserve"> 1</w:t>
      </w:r>
      <w:r w:rsidR="00430281">
        <w:rPr>
          <w:b/>
          <w:bCs/>
        </w:rPr>
        <w:t>:</w:t>
      </w:r>
      <w:r>
        <w:rPr>
          <w:b/>
          <w:bCs/>
        </w:rPr>
        <w:t xml:space="preserve"> Artificial sputum medi</w:t>
      </w:r>
      <w:r w:rsidR="00286CE4">
        <w:rPr>
          <w:b/>
          <w:bCs/>
        </w:rPr>
        <w:t>um</w:t>
      </w:r>
      <w:r>
        <w:rPr>
          <w:b/>
          <w:bCs/>
        </w:rPr>
        <w:t xml:space="preserve"> recipe derived from review of media and physiology </w:t>
      </w:r>
      <w:proofErr w:type="spellStart"/>
      <w:r w:rsidR="00DE64BE">
        <w:rPr>
          <w:b/>
          <w:bCs/>
        </w:rPr>
        <w:t>L</w:t>
      </w:r>
      <w:r>
        <w:rPr>
          <w:b/>
          <w:bCs/>
        </w:rPr>
        <w:t>ature</w:t>
      </w:r>
      <w:proofErr w:type="spellEnd"/>
      <w:r>
        <w:rPr>
          <w:b/>
          <w:bCs/>
        </w:rPr>
        <w:t>.</w:t>
      </w:r>
    </w:p>
    <w:p w14:paraId="713CD761" w14:textId="66DA9C4C" w:rsidR="00DD780C" w:rsidRDefault="00430281" w:rsidP="0094594E">
      <w:r w:rsidRPr="0094594E">
        <w:t>(</w:t>
      </w:r>
      <w:r w:rsidRPr="0094594E">
        <w:rPr>
          <w:b/>
          <w:bCs/>
        </w:rPr>
        <w:t xml:space="preserve">Column </w:t>
      </w:r>
      <w:r w:rsidR="008654AB" w:rsidRPr="0094594E">
        <w:rPr>
          <w:b/>
          <w:bCs/>
        </w:rPr>
        <w:t>1</w:t>
      </w:r>
      <w:r w:rsidR="00AE284E" w:rsidRPr="0094594E">
        <w:t>)</w:t>
      </w:r>
      <w:r w:rsidR="00AE284E">
        <w:t xml:space="preserve"> Reagents</w:t>
      </w:r>
      <w:r>
        <w:t xml:space="preserve"> </w:t>
      </w:r>
      <w:r w:rsidR="00CB29D1">
        <w:t>and key values in the formulation of artificial sputum medi</w:t>
      </w:r>
      <w:r w:rsidR="00286CE4">
        <w:t>um</w:t>
      </w:r>
      <w:r w:rsidR="00CB29D1">
        <w:t>.</w:t>
      </w:r>
      <w:r>
        <w:t xml:space="preserve"> </w:t>
      </w:r>
      <w:r w:rsidRPr="0094594E">
        <w:t>(</w:t>
      </w:r>
      <w:r w:rsidRPr="0094594E">
        <w:rPr>
          <w:b/>
          <w:bCs/>
        </w:rPr>
        <w:t>Column</w:t>
      </w:r>
      <w:r>
        <w:rPr>
          <w:b/>
          <w:bCs/>
        </w:rPr>
        <w:t>s</w:t>
      </w:r>
      <w:r w:rsidRPr="0094594E">
        <w:rPr>
          <w:b/>
          <w:bCs/>
        </w:rPr>
        <w:t xml:space="preserve"> 2–7</w:t>
      </w:r>
      <w:r w:rsidRPr="0094594E">
        <w:t>)</w:t>
      </w:r>
      <w:r>
        <w:t xml:space="preserve"> C</w:t>
      </w:r>
      <w:r w:rsidR="00CB29D1">
        <w:t xml:space="preserve">omparison of recipes from extant </w:t>
      </w:r>
      <w:r w:rsidR="00DE64BE">
        <w:t>L</w:t>
      </w:r>
      <w:r w:rsidR="00CB29D1">
        <w:t>ature</w:t>
      </w:r>
      <w:r w:rsidR="00C64CC8">
        <w:fldChar w:fldCharType="begin">
          <w:fldData xml:space="preserve">PEVuZE5vdGU+PENpdGU+PEF1dGhvcj5Db21zdG9jazwvQXV0aG9yPjxZZWFyPjIwMTc8L1llYXI+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</w:fldData>
        </w:fldChar>
      </w:r>
      <w:r w:rsidR="00B270CB">
        <w:instrText xml:space="preserve"> ADDIN EN.CITE </w:instrText>
      </w:r>
      <w:r w:rsidR="00B270CB">
        <w:fldChar w:fldCharType="begin">
          <w:fldData xml:space="preserve">PEVuZE5vdGU+PENpdGU+PEF1dGhvcj5Db21zdG9jazwvQXV0aG9yPjxZZWFyPjIwMTc8L1llYXI+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</w:fldData>
        </w:fldChar>
      </w:r>
      <w:r w:rsidR="00B270CB">
        <w:instrText xml:space="preserve"> ADDIN EN.CITE.DATA </w:instrText>
      </w:r>
      <w:r w:rsidR="00B270CB">
        <w:fldChar w:fldCharType="end"/>
      </w:r>
      <w:r w:rsidR="00C64CC8">
        <w:fldChar w:fldCharType="separate"/>
      </w:r>
      <w:r w:rsidR="00843331" w:rsidRPr="00843331">
        <w:rPr>
          <w:noProof/>
          <w:vertAlign w:val="superscript"/>
        </w:rPr>
        <w:t>8</w:t>
      </w:r>
      <w:r w:rsidR="00A13CC9">
        <w:rPr>
          <w:noProof/>
          <w:vertAlign w:val="superscript"/>
        </w:rPr>
        <w:t>–</w:t>
      </w:r>
      <w:r w:rsidR="00843331" w:rsidRPr="00843331">
        <w:rPr>
          <w:noProof/>
          <w:vertAlign w:val="superscript"/>
        </w:rPr>
        <w:t>10,12,14,15</w:t>
      </w:r>
      <w:r w:rsidR="00C64CC8">
        <w:fldChar w:fldCharType="end"/>
      </w:r>
      <w:r w:rsidR="00AB4E13">
        <w:t>.</w:t>
      </w:r>
      <w:r>
        <w:t xml:space="preserve"> (</w:t>
      </w:r>
      <w:r w:rsidRPr="0094594E">
        <w:rPr>
          <w:b/>
          <w:bCs/>
        </w:rPr>
        <w:t>Column</w:t>
      </w:r>
      <w:r>
        <w:rPr>
          <w:b/>
          <w:bCs/>
        </w:rPr>
        <w:t>s</w:t>
      </w:r>
      <w:r w:rsidRPr="0094594E">
        <w:rPr>
          <w:b/>
          <w:bCs/>
        </w:rPr>
        <w:t xml:space="preserve"> 8–9</w:t>
      </w:r>
      <w:r w:rsidRPr="0094594E">
        <w:t>)</w:t>
      </w:r>
      <w:r w:rsidR="00CB29D1">
        <w:t xml:space="preserve"> </w:t>
      </w:r>
      <w:r>
        <w:t>A</w:t>
      </w:r>
      <w:r w:rsidR="00CB29D1">
        <w:t>rtificial sputum medi</w:t>
      </w:r>
      <w:r w:rsidR="00C36D7D">
        <w:t>um</w:t>
      </w:r>
      <w:r w:rsidR="00CB29D1">
        <w:t xml:space="preserve"> recipe</w:t>
      </w:r>
      <w:r w:rsidR="001E75DF">
        <w:t xml:space="preserve"> detailed in this protocol</w:t>
      </w:r>
      <w:r w:rsidR="00CB29D1">
        <w:t xml:space="preserve"> and the corresponding sources that informed each selected value</w:t>
      </w:r>
      <w:r w:rsidR="002941F1">
        <w:fldChar w:fldCharType="begin">
          <w:fldData xml:space="preserve">PEVuZE5vdGU+PENpdGU+PEF1dGhvcj5GbHlubjwvQXV0aG9yPjxZZWFyPjIwMTY8L1llYXI+PFJl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=
</w:fldData>
        </w:fldChar>
      </w:r>
      <w:r w:rsidR="00B270CB">
        <w:instrText xml:space="preserve"> ADDIN EN.CITE </w:instrText>
      </w:r>
      <w:r w:rsidR="00B270CB">
        <w:fldChar w:fldCharType="begin">
          <w:fldData xml:space="preserve">PEVuZE5vdGU+PENpdGU+PEF1dGhvcj5GbHlubjwvQXV0aG9yPjxZZWFyPjIwMTY8L1llYXI+PFJl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=
</w:fldData>
        </w:fldChar>
      </w:r>
      <w:r w:rsidR="00B270CB">
        <w:instrText xml:space="preserve"> ADDIN EN.CITE.DATA </w:instrText>
      </w:r>
      <w:r w:rsidR="00B270CB">
        <w:fldChar w:fldCharType="end"/>
      </w:r>
      <w:r w:rsidR="002941F1">
        <w:fldChar w:fldCharType="separate"/>
      </w:r>
      <w:r w:rsidR="00843331" w:rsidRPr="00843331">
        <w:rPr>
          <w:noProof/>
          <w:vertAlign w:val="superscript"/>
        </w:rPr>
        <w:t>10</w:t>
      </w:r>
      <w:r w:rsidR="00A13CC9">
        <w:rPr>
          <w:noProof/>
          <w:vertAlign w:val="superscript"/>
        </w:rPr>
        <w:t>–</w:t>
      </w:r>
      <w:r w:rsidR="00843331" w:rsidRPr="00843331">
        <w:rPr>
          <w:noProof/>
          <w:vertAlign w:val="superscript"/>
        </w:rPr>
        <w:t>15</w:t>
      </w:r>
      <w:r w:rsidR="002941F1">
        <w:fldChar w:fldCharType="end"/>
      </w:r>
      <w:r w:rsidR="00CB29D1">
        <w:t>.</w:t>
      </w:r>
    </w:p>
    <w:p w14:paraId="4B227C14" w14:textId="7FB79F42" w:rsidR="001E75DF" w:rsidRDefault="001E75DF"/>
    <w:p w14:paraId="38B131A7" w14:textId="25063C43" w:rsidR="001E75DF" w:rsidRDefault="001E75DF">
      <w:r w:rsidRPr="001B6D2F">
        <w:rPr>
          <w:b/>
          <w:bCs/>
        </w:rPr>
        <w:t>Table</w:t>
      </w:r>
      <w:r>
        <w:rPr>
          <w:b/>
          <w:bCs/>
        </w:rPr>
        <w:t xml:space="preserve"> 2</w:t>
      </w:r>
      <w:r w:rsidR="00430281">
        <w:rPr>
          <w:b/>
          <w:bCs/>
        </w:rPr>
        <w:t>:</w:t>
      </w:r>
      <w:r>
        <w:rPr>
          <w:b/>
          <w:bCs/>
        </w:rPr>
        <w:t xml:space="preserve"> Amino acid concentrations previously described in cystic fibrosis sputum and in artificial sputum medium recipe detailed in this protocol. </w:t>
      </w:r>
      <w:r w:rsidR="00430281" w:rsidRPr="0094594E">
        <w:t>(</w:t>
      </w:r>
      <w:r w:rsidR="00430281" w:rsidRPr="0094594E">
        <w:rPr>
          <w:b/>
          <w:bCs/>
        </w:rPr>
        <w:t>Column 1</w:t>
      </w:r>
      <w:r w:rsidR="00430281" w:rsidRPr="0094594E">
        <w:t>)</w:t>
      </w:r>
      <w:r w:rsidRPr="0094594E">
        <w:t xml:space="preserve"> </w:t>
      </w:r>
      <w:r>
        <w:t>Key amino acids</w:t>
      </w:r>
      <w:r w:rsidR="00430281">
        <w:t xml:space="preserve">. </w:t>
      </w:r>
      <w:r w:rsidR="00430281" w:rsidRPr="0094594E">
        <w:t>(</w:t>
      </w:r>
      <w:r w:rsidR="00430281" w:rsidRPr="003E3867">
        <w:rPr>
          <w:b/>
          <w:bCs/>
        </w:rPr>
        <w:t xml:space="preserve">Column </w:t>
      </w:r>
      <w:r w:rsidR="00430281">
        <w:rPr>
          <w:b/>
          <w:bCs/>
        </w:rPr>
        <w:t>2</w:t>
      </w:r>
      <w:r w:rsidR="00430281" w:rsidRPr="0094594E">
        <w:t>)</w:t>
      </w:r>
      <w:r w:rsidR="00430281">
        <w:t xml:space="preserve"> </w:t>
      </w:r>
      <w:r>
        <w:t>Amino acid concentrations of sputum from people with cystic fibrosis</w:t>
      </w:r>
      <w:r>
        <w:fldChar w:fldCharType="begin"/>
      </w:r>
      <w:r>
        <w:instrText xml:space="preserve"> ADDIN EN.CITE &lt;EndNote&gt;&lt;Cite&gt;&lt;Author&gt;Palmer&lt;/Author&gt;&lt;Year&gt;2007&lt;/Year&gt;&lt;RecNum&gt;178&lt;/RecNum&gt;&lt;DisplayText&gt;&lt;style face="superscript"&gt;12&lt;/style&gt;&lt;/DisplayText&gt;&lt;record&gt;&lt;rec-number&gt;178&lt;/rec-number&gt;&lt;foreign-keys&gt;&lt;key app="EN" db-id="59rdtazw8xtstzezpda5erv8t0ptfpwefa22" timestamp="1618935826" guid="c7e24e5a-49fc-4a48-a036-a686964faca9"&gt;178&lt;/key&gt;&lt;/foreign-keys&gt;&lt;ref-type name="Journal Article"&gt;17&lt;/ref-type&gt;&lt;contributors&gt;&lt;authors&gt;&lt;author&gt;Palmer, K. L.&lt;/author&gt;&lt;author&gt;Aye, L. M.&lt;/author&gt;&lt;author&gt;Whiteley, M.&lt;/author&gt;&lt;/authors&gt;&lt;/contributors&gt;&lt;auth-address&gt;Section of Molecular Genetics and Microbiology, University of Texas at Austin, 1 University Station, A5000, Austin, TX 78712, USA.&lt;/auth-address&gt;&lt;titles&gt;&lt;title&gt;Nutritional cues control Pseudomonas aeruginosa multicellular behavior in cystic fibrosis sputum&lt;/title&gt;&lt;secondary-title&gt;J Bacteriol&lt;/secondary-title&gt;&lt;/titles&gt;&lt;periodical&gt;&lt;full-title&gt;Journal of Bacteriology&lt;/full-title&gt;&lt;abbr-1&gt;J Bacteriol&lt;/abbr-1&gt;&lt;/periodical&gt;&lt;pages&gt;8079-87&lt;/pages&gt;&lt;volume&gt;189&lt;/volume&gt;&lt;number&gt;22&lt;/number&gt;&lt;edition&gt;2007/09/18&lt;/edition&gt;&lt;keywords&gt;&lt;keyword&gt;Adult&lt;/keyword&gt;&lt;keyword&gt;Anti-Bacterial Agents/pharmacology&lt;/keyword&gt;&lt;keyword&gt;Bacterial Proteins/genetics/metabolism&lt;/keyword&gt;&lt;keyword&gt;Bacteriological Techniques&lt;/keyword&gt;&lt;keyword&gt;Culture Media/chemistry&lt;/keyword&gt;&lt;keyword&gt;Cystic Fibrosis/*metabolism/*microbiology&lt;/keyword&gt;&lt;keyword&gt;Gene Expression Profiling&lt;/keyword&gt;&lt;keyword&gt;Gene Expression Regulation, Bacterial&lt;/keyword&gt;&lt;keyword&gt;Humans&lt;/keyword&gt;&lt;keyword&gt;Pseudomonas aeruginosa/drug effects/*physiology&lt;/keyword&gt;&lt;keyword&gt;Sputum/chemistry/*metabolism/*microbiology&lt;/keyword&gt;&lt;keyword&gt;Staphylococcus aureus/drug effects&lt;/keyword&gt;&lt;/keywords&gt;&lt;dates&gt;&lt;year&gt;2007&lt;/year&gt;&lt;pub-dates&gt;&lt;date&gt;Nov&lt;/date&gt;&lt;/pub-dates&gt;&lt;/dates&gt;&lt;isbn&gt;0021-9193 (Print)&amp;#xD;0021-9193&lt;/isbn&gt;&lt;accession-num&gt;17873029&lt;/accession-num&gt;&lt;urls&gt;&lt;/urls&gt;&lt;custom2&gt;PMC2168676&lt;/custom2&gt;&lt;electronic-resource-num&gt;10.1128/jb.01138-07&lt;/electronic-resource-num&gt;&lt;remote-database-provider&gt;NLM&lt;/remote-database-provider&gt;&lt;language&gt;eng&lt;/language&gt;&lt;/record&gt;&lt;/Cite&gt;&lt;/EndNote&gt;</w:instrText>
      </w:r>
      <w:r>
        <w:fldChar w:fldCharType="separate"/>
      </w:r>
      <w:r w:rsidRPr="001E75DF">
        <w:rPr>
          <w:noProof/>
          <w:vertAlign w:val="superscript"/>
        </w:rPr>
        <w:t>12</w:t>
      </w:r>
      <w:r>
        <w:fldChar w:fldCharType="end"/>
      </w:r>
      <w:r w:rsidR="00430281">
        <w:t xml:space="preserve">. </w:t>
      </w:r>
      <w:r w:rsidR="00430281" w:rsidRPr="0094594E">
        <w:t>(</w:t>
      </w:r>
      <w:r w:rsidR="00430281" w:rsidRPr="003E3867">
        <w:rPr>
          <w:b/>
          <w:bCs/>
        </w:rPr>
        <w:t xml:space="preserve">Column </w:t>
      </w:r>
      <w:r w:rsidR="00430281">
        <w:rPr>
          <w:b/>
          <w:bCs/>
        </w:rPr>
        <w:t>3</w:t>
      </w:r>
      <w:r w:rsidR="00430281" w:rsidRPr="0094594E">
        <w:t>)</w:t>
      </w:r>
      <w:r w:rsidR="00430281">
        <w:t xml:space="preserve"> </w:t>
      </w:r>
      <w:r>
        <w:t xml:space="preserve">Amino acid concentrations in artificial sputum medium detailed in this protocol </w:t>
      </w:r>
    </w:p>
    <w:p w14:paraId="0CF2256E" w14:textId="19A4BF58" w:rsidR="00DD780C" w:rsidRDefault="00DD780C">
      <w:pPr>
        <w:rPr>
          <w:noProof/>
        </w:rPr>
      </w:pPr>
    </w:p>
    <w:p w14:paraId="03F808B4" w14:textId="3EF9DCFE" w:rsidR="00FF32FA" w:rsidRPr="00DD780C" w:rsidRDefault="00DD780C">
      <w:pPr>
        <w:rPr>
          <w:b/>
        </w:rPr>
      </w:pPr>
      <w:r>
        <w:rPr>
          <w:b/>
          <w:bCs/>
        </w:rPr>
        <w:t>Figure 1</w:t>
      </w:r>
      <w:r w:rsidR="00430281">
        <w:rPr>
          <w:b/>
          <w:bCs/>
        </w:rPr>
        <w:t>:</w:t>
      </w:r>
      <w:r>
        <w:rPr>
          <w:b/>
          <w:bCs/>
        </w:rPr>
        <w:t xml:space="preserve"> Connection schematic of oxygen sparging system components.</w:t>
      </w:r>
      <w:r w:rsidR="00430281">
        <w:t xml:space="preserve"> </w:t>
      </w:r>
      <w:r>
        <w:t>Flow diagram of the connections between components of the system used to sparge serum bottles to desired oxygen concentrations between 21</w:t>
      </w:r>
      <w:r w:rsidR="004761CB">
        <w:t>%</w:t>
      </w:r>
      <w:r>
        <w:t xml:space="preserve"> and 100%.  The system has 3 modes of use determined by the position of the two T-junction valves.  The system can route gas from the tanks through the gas output or through the oxygen percentage monitor, as well as route outflow gas from previously sparged serum bottles through the monitor to check concentration after time has elapsed.</w:t>
      </w:r>
    </w:p>
    <w:p w14:paraId="00BE5B50" w14:textId="667990FF" w:rsidR="00482336" w:rsidRDefault="00482336">
      <w:pPr>
        <w:rPr>
          <w:b/>
        </w:rPr>
      </w:pPr>
    </w:p>
    <w:p w14:paraId="5E241237" w14:textId="55A1331B" w:rsidR="00325CA1" w:rsidRPr="0094594E" w:rsidRDefault="00DD780C">
      <w:pPr>
        <w:rPr>
          <w:bCs/>
        </w:rPr>
      </w:pPr>
      <w:r>
        <w:rPr>
          <w:b/>
        </w:rPr>
        <w:t xml:space="preserve">Figure </w:t>
      </w:r>
      <w:r w:rsidR="00356D41">
        <w:rPr>
          <w:b/>
        </w:rPr>
        <w:t>2</w:t>
      </w:r>
      <w:r w:rsidR="00430281">
        <w:rPr>
          <w:b/>
        </w:rPr>
        <w:t>:</w:t>
      </w:r>
      <w:r>
        <w:rPr>
          <w:b/>
        </w:rPr>
        <w:t xml:space="preserve"> Target oxygen concentrations are approximately maintained with both 12</w:t>
      </w:r>
      <w:r w:rsidR="00D2098B">
        <w:rPr>
          <w:b/>
        </w:rPr>
        <w:t xml:space="preserve"> h</w:t>
      </w:r>
      <w:r>
        <w:rPr>
          <w:b/>
        </w:rPr>
        <w:t xml:space="preserve"> and 24 h sparging intervals, and pH remains in </w:t>
      </w:r>
      <w:r w:rsidR="00D2098B">
        <w:rPr>
          <w:b/>
        </w:rPr>
        <w:t xml:space="preserve">the </w:t>
      </w:r>
      <w:r>
        <w:rPr>
          <w:b/>
        </w:rPr>
        <w:t>physiological range during culture.</w:t>
      </w:r>
      <w:r w:rsidR="004761CB">
        <w:rPr>
          <w:bCs/>
        </w:rPr>
        <w:t xml:space="preserve"> </w:t>
      </w:r>
      <w:r w:rsidR="00EB0E34">
        <w:rPr>
          <w:bCs/>
        </w:rPr>
        <w:t>(</w:t>
      </w:r>
      <w:r w:rsidRPr="0094594E">
        <w:rPr>
          <w:b/>
        </w:rPr>
        <w:t>A</w:t>
      </w:r>
      <w:r w:rsidR="00430281">
        <w:rPr>
          <w:bCs/>
        </w:rPr>
        <w:t xml:space="preserve">) </w:t>
      </w:r>
      <w:r>
        <w:rPr>
          <w:bCs/>
        </w:rPr>
        <w:t>Outflow oxygen readings from 12</w:t>
      </w:r>
      <w:r w:rsidR="004761CB">
        <w:rPr>
          <w:bCs/>
        </w:rPr>
        <w:t xml:space="preserve"> h</w:t>
      </w:r>
      <w:r>
        <w:rPr>
          <w:bCs/>
        </w:rPr>
        <w:t xml:space="preserve"> and </w:t>
      </w:r>
      <w:r w:rsidR="00D2098B">
        <w:rPr>
          <w:bCs/>
        </w:rPr>
        <w:t>24</w:t>
      </w:r>
      <w:r w:rsidR="004761CB">
        <w:rPr>
          <w:bCs/>
        </w:rPr>
        <w:t xml:space="preserve"> </w:t>
      </w:r>
      <w:r>
        <w:rPr>
          <w:bCs/>
        </w:rPr>
        <w:t xml:space="preserve">h oxygen sparging intervals over a </w:t>
      </w:r>
      <w:r w:rsidR="004761CB">
        <w:rPr>
          <w:bCs/>
        </w:rPr>
        <w:t>72-h</w:t>
      </w:r>
      <w:r w:rsidR="00D2098B">
        <w:rPr>
          <w:bCs/>
        </w:rPr>
        <w:t xml:space="preserve"> </w:t>
      </w:r>
      <w:r>
        <w:rPr>
          <w:bCs/>
        </w:rPr>
        <w:t>period.</w:t>
      </w:r>
      <w:r w:rsidR="00EB0E34">
        <w:rPr>
          <w:bCs/>
        </w:rPr>
        <w:t xml:space="preserve"> (</w:t>
      </w:r>
      <w:r w:rsidRPr="0094594E">
        <w:rPr>
          <w:b/>
        </w:rPr>
        <w:t>B</w:t>
      </w:r>
      <w:r w:rsidR="00EB0E34">
        <w:rPr>
          <w:bCs/>
        </w:rPr>
        <w:t xml:space="preserve">) </w:t>
      </w:r>
      <w:r>
        <w:rPr>
          <w:bCs/>
        </w:rPr>
        <w:t>pH readings for samples measured every 24 h.</w:t>
      </w:r>
      <w:r w:rsidR="00EB0E34">
        <w:rPr>
          <w:bCs/>
        </w:rPr>
        <w:t xml:space="preserve"> (</w:t>
      </w:r>
      <w:r w:rsidR="00356D41" w:rsidRPr="0094594E">
        <w:rPr>
          <w:b/>
        </w:rPr>
        <w:t>C</w:t>
      </w:r>
      <w:r w:rsidR="00EB0E34">
        <w:rPr>
          <w:bCs/>
        </w:rPr>
        <w:t xml:space="preserve">) </w:t>
      </w:r>
      <w:r w:rsidR="00D2098B">
        <w:rPr>
          <w:bCs/>
        </w:rPr>
        <w:t xml:space="preserve">An example </w:t>
      </w:r>
      <w:r w:rsidR="008E1CD5">
        <w:rPr>
          <w:bCs/>
        </w:rPr>
        <w:t xml:space="preserve">image of cultured sample </w:t>
      </w:r>
      <w:r w:rsidR="005420D0">
        <w:rPr>
          <w:bCs/>
        </w:rPr>
        <w:t xml:space="preserve">CFB010 after 72 h, </w:t>
      </w:r>
      <w:r w:rsidR="008E1CD5">
        <w:rPr>
          <w:bCs/>
        </w:rPr>
        <w:t xml:space="preserve">displaying differential turbidity </w:t>
      </w:r>
      <w:r w:rsidR="00932D1C">
        <w:rPr>
          <w:bCs/>
        </w:rPr>
        <w:t>across oxygen concentrations.</w:t>
      </w:r>
      <w:r w:rsidR="00EB0E34">
        <w:rPr>
          <w:bCs/>
          <w:i/>
          <w:iCs/>
        </w:rPr>
        <w:t xml:space="preserve"> </w:t>
      </w:r>
      <w:r w:rsidR="00EB0E34" w:rsidRPr="0094594E">
        <w:rPr>
          <w:bCs/>
        </w:rPr>
        <w:t>The c</w:t>
      </w:r>
      <w:r w:rsidRPr="0094594E">
        <w:rPr>
          <w:bCs/>
        </w:rPr>
        <w:t xml:space="preserve">olor indicates target oxygen </w:t>
      </w:r>
      <w:r w:rsidR="00905B5F" w:rsidRPr="0094594E">
        <w:rPr>
          <w:bCs/>
        </w:rPr>
        <w:t>percentage;</w:t>
      </w:r>
      <w:r w:rsidRPr="0094594E">
        <w:rPr>
          <w:bCs/>
        </w:rPr>
        <w:t xml:space="preserve"> error bars denote 95% confidence intervals.  Critical thresholds </w:t>
      </w:r>
      <w:r w:rsidR="00D2098B">
        <w:rPr>
          <w:bCs/>
        </w:rPr>
        <w:t xml:space="preserve">are </w:t>
      </w:r>
      <w:r w:rsidRPr="0094594E">
        <w:rPr>
          <w:bCs/>
        </w:rPr>
        <w:t>emphasized with dashed lines.</w:t>
      </w:r>
    </w:p>
    <w:p w14:paraId="0E1AD89C" w14:textId="3B603A38" w:rsidR="00325CA1" w:rsidRDefault="00325CA1">
      <w:pPr>
        <w:rPr>
          <w:b/>
        </w:rPr>
      </w:pPr>
    </w:p>
    <w:p w14:paraId="11B03C1A" w14:textId="2432648F" w:rsidR="00325CA1" w:rsidRPr="004B6788" w:rsidRDefault="002F6C7B">
      <w:pPr>
        <w:rPr>
          <w:bCs/>
        </w:rPr>
      </w:pPr>
      <w:r>
        <w:rPr>
          <w:b/>
        </w:rPr>
        <w:t xml:space="preserve">Figure </w:t>
      </w:r>
      <w:r w:rsidR="001256EC">
        <w:rPr>
          <w:b/>
        </w:rPr>
        <w:t>3</w:t>
      </w:r>
      <w:r w:rsidR="00FD5B32">
        <w:rPr>
          <w:b/>
        </w:rPr>
        <w:t>:</w:t>
      </w:r>
      <w:r>
        <w:rPr>
          <w:bCs/>
        </w:rPr>
        <w:t xml:space="preserve"> </w:t>
      </w:r>
      <w:r>
        <w:rPr>
          <w:b/>
        </w:rPr>
        <w:t xml:space="preserve">Culturing increases microbial </w:t>
      </w:r>
      <w:r w:rsidR="00D26519">
        <w:rPr>
          <w:b/>
        </w:rPr>
        <w:t>load,</w:t>
      </w:r>
      <w:r>
        <w:rPr>
          <w:b/>
        </w:rPr>
        <w:t xml:space="preserve"> but underlying community composition is preserved.</w:t>
      </w:r>
      <w:r w:rsidR="00FD5B32">
        <w:rPr>
          <w:bCs/>
        </w:rPr>
        <w:t xml:space="preserve"> </w:t>
      </w:r>
      <w:r>
        <w:rPr>
          <w:bCs/>
        </w:rPr>
        <w:t>Uncultured sputum (yellow) and cultured sputum (blue) using artificial sputum medi</w:t>
      </w:r>
      <w:r w:rsidR="00C36D7D">
        <w:rPr>
          <w:bCs/>
        </w:rPr>
        <w:t>um</w:t>
      </w:r>
      <w:r>
        <w:rPr>
          <w:bCs/>
        </w:rPr>
        <w:t xml:space="preserve"> at 21% oxygen for 48 h. Aliquots underwent nucleic acid extraction and shotgun metagenomics sequencing to detect possible bias introduced from culture conditions. </w:t>
      </w:r>
      <w:r w:rsidR="00FD5B32">
        <w:rPr>
          <w:bCs/>
        </w:rPr>
        <w:t>(</w:t>
      </w:r>
      <w:r w:rsidRPr="0094594E">
        <w:rPr>
          <w:b/>
        </w:rPr>
        <w:t>A</w:t>
      </w:r>
      <w:r w:rsidR="00FD5B32">
        <w:rPr>
          <w:bCs/>
        </w:rPr>
        <w:t xml:space="preserve">) </w:t>
      </w:r>
      <w:r>
        <w:rPr>
          <w:bCs/>
        </w:rPr>
        <w:t xml:space="preserve">Absolute microbial load (determined by spike-in controls) and alpha diversity metrics.  Using linear mixed effects models, uncultured vs. cultured sputum predicted microbial load but not alpha diversity. </w:t>
      </w:r>
      <w:r w:rsidR="00FD5B32">
        <w:rPr>
          <w:bCs/>
        </w:rPr>
        <w:t>(</w:t>
      </w:r>
      <w:r w:rsidRPr="0094594E">
        <w:rPr>
          <w:b/>
        </w:rPr>
        <w:t>B</w:t>
      </w:r>
      <w:r w:rsidR="00FD5B32">
        <w:rPr>
          <w:bCs/>
        </w:rPr>
        <w:t xml:space="preserve">) </w:t>
      </w:r>
      <w:r>
        <w:rPr>
          <w:bCs/>
        </w:rPr>
        <w:t>Ordination of first two components of beta diversity metrics, controlling for difference in microbial load.  No significant difference in either metric after PERMANOVA.</w:t>
      </w:r>
    </w:p>
    <w:p w14:paraId="7024D876" w14:textId="20399D6B" w:rsidR="00F6463F" w:rsidRDefault="00F6463F">
      <w:pPr>
        <w:rPr>
          <w:bCs/>
        </w:rPr>
      </w:pPr>
    </w:p>
    <w:p w14:paraId="0FCCB85F" w14:textId="7E500076" w:rsidR="002F6C7B" w:rsidRDefault="002F6C7B" w:rsidP="002F6C7B">
      <w:pPr>
        <w:rPr>
          <w:bCs/>
        </w:rPr>
      </w:pPr>
      <w:r>
        <w:rPr>
          <w:b/>
        </w:rPr>
        <w:t xml:space="preserve">Figure </w:t>
      </w:r>
      <w:r w:rsidR="004B6788">
        <w:rPr>
          <w:b/>
        </w:rPr>
        <w:t>4</w:t>
      </w:r>
      <w:r w:rsidR="00D2098B">
        <w:rPr>
          <w:b/>
        </w:rPr>
        <w:t>:</w:t>
      </w:r>
      <w:r>
        <w:rPr>
          <w:b/>
        </w:rPr>
        <w:t xml:space="preserve"> The majority of identified taxa are present in both source sputum and culture, while others only appear in source sputum or culture.</w:t>
      </w:r>
      <w:r w:rsidR="00DE4273">
        <w:rPr>
          <w:b/>
        </w:rPr>
        <w:t xml:space="preserve"> </w:t>
      </w:r>
      <w:r>
        <w:rPr>
          <w:bCs/>
        </w:rPr>
        <w:t>Shotgun metagenomics sequencing used to compare differences in microbial community composition between uncultured and cultured sputum samples. Phylogenetic tree of all identified microbial species in sequenced samples (N = 120).</w:t>
      </w:r>
      <w:r w:rsidR="00D2098B">
        <w:rPr>
          <w:bCs/>
        </w:rPr>
        <w:t xml:space="preserve"> </w:t>
      </w:r>
      <w:r>
        <w:rPr>
          <w:bCs/>
        </w:rPr>
        <w:t>Species marked with yellow (N = 35, 29.2%) were only seen in uncultured sputum samples.</w:t>
      </w:r>
    </w:p>
    <w:p w14:paraId="24AA3245" w14:textId="5E2EB330" w:rsidR="004B6788" w:rsidRDefault="002F6C7B">
      <w:pPr>
        <w:rPr>
          <w:bCs/>
        </w:rPr>
      </w:pPr>
      <w:r>
        <w:rPr>
          <w:bCs/>
        </w:rPr>
        <w:t xml:space="preserve">Species marked with blue (N = 39, 32.5%) were only seen in </w:t>
      </w:r>
      <w:r w:rsidR="00CA4DEC">
        <w:rPr>
          <w:bCs/>
        </w:rPr>
        <w:t>artificial sputum medium</w:t>
      </w:r>
      <w:r>
        <w:rPr>
          <w:bCs/>
        </w:rPr>
        <w:t xml:space="preserve"> culture samples.</w:t>
      </w:r>
      <w:r w:rsidR="00D2098B">
        <w:rPr>
          <w:bCs/>
        </w:rPr>
        <w:t xml:space="preserve"> </w:t>
      </w:r>
      <w:r>
        <w:rPr>
          <w:bCs/>
        </w:rPr>
        <w:t>Species marked with cyan (N = 46, 38.3%) were seen in both uncultured and cultured samples</w:t>
      </w:r>
      <w:r w:rsidR="004B6788">
        <w:rPr>
          <w:bCs/>
        </w:rPr>
        <w:t>.</w:t>
      </w:r>
    </w:p>
    <w:p w14:paraId="40E130E9" w14:textId="77777777" w:rsidR="000F6337" w:rsidRDefault="000F6337">
      <w:pPr>
        <w:rPr>
          <w:bCs/>
        </w:rPr>
      </w:pPr>
    </w:p>
    <w:p w14:paraId="7D7CC635" w14:textId="5B486018" w:rsidR="003038AA" w:rsidRDefault="004228B8">
      <w:pPr>
        <w:rPr>
          <w:bCs/>
        </w:rPr>
      </w:pPr>
      <w:r>
        <w:rPr>
          <w:b/>
        </w:rPr>
        <w:t xml:space="preserve">Figure </w:t>
      </w:r>
      <w:r w:rsidR="00FA5343">
        <w:rPr>
          <w:b/>
        </w:rPr>
        <w:t>5</w:t>
      </w:r>
      <w:r w:rsidR="00D2098B">
        <w:rPr>
          <w:b/>
        </w:rPr>
        <w:t>:</w:t>
      </w:r>
      <w:r>
        <w:rPr>
          <w:b/>
        </w:rPr>
        <w:t xml:space="preserve"> Artificial sputum medi</w:t>
      </w:r>
      <w:r w:rsidR="00C36D7D">
        <w:rPr>
          <w:b/>
        </w:rPr>
        <w:t>um</w:t>
      </w:r>
      <w:r>
        <w:rPr>
          <w:b/>
        </w:rPr>
        <w:t xml:space="preserve"> </w:t>
      </w:r>
      <w:r w:rsidR="003038AA">
        <w:rPr>
          <w:b/>
        </w:rPr>
        <w:t xml:space="preserve">is sufficiently transparent to be used as a growth curve medium for </w:t>
      </w:r>
      <w:r w:rsidR="00B44DFF">
        <w:rPr>
          <w:b/>
        </w:rPr>
        <w:t xml:space="preserve">culturing </w:t>
      </w:r>
      <w:r w:rsidR="00DE4273">
        <w:rPr>
          <w:b/>
        </w:rPr>
        <w:t xml:space="preserve">clinical </w:t>
      </w:r>
      <w:r w:rsidR="003038AA">
        <w:rPr>
          <w:b/>
        </w:rPr>
        <w:t>isolates.</w:t>
      </w:r>
      <w:r w:rsidR="00D2098B">
        <w:rPr>
          <w:bCs/>
        </w:rPr>
        <w:t xml:space="preserve"> </w:t>
      </w:r>
      <w:r w:rsidR="00682609">
        <w:rPr>
          <w:bCs/>
        </w:rPr>
        <w:t xml:space="preserve">Optimal density readings at 600 nm </w:t>
      </w:r>
      <w:r w:rsidR="00901E3C">
        <w:rPr>
          <w:bCs/>
        </w:rPr>
        <w:t xml:space="preserve">were taken every </w:t>
      </w:r>
      <w:r w:rsidR="001C3DBC">
        <w:rPr>
          <w:bCs/>
        </w:rPr>
        <w:t xml:space="preserve">10 </w:t>
      </w:r>
      <w:r w:rsidR="00DE64BE">
        <w:rPr>
          <w:bCs/>
        </w:rPr>
        <w:t>min</w:t>
      </w:r>
      <w:r w:rsidR="001C3DBC">
        <w:rPr>
          <w:bCs/>
        </w:rPr>
        <w:t>, and the first 24 h of each curve are shown.  Gray lines represent individual readi</w:t>
      </w:r>
      <w:r w:rsidR="00E92AFD">
        <w:rPr>
          <w:bCs/>
        </w:rPr>
        <w:t>ngs, and orange lines represent the mean absorbance for each taxon.  A</w:t>
      </w:r>
      <w:r w:rsidR="00C736B2">
        <w:rPr>
          <w:bCs/>
        </w:rPr>
        <w:t>rtificial sputum medium</w:t>
      </w:r>
      <w:r w:rsidR="00E92AFD">
        <w:rPr>
          <w:bCs/>
        </w:rPr>
        <w:t xml:space="preserve"> blank included as a control.</w:t>
      </w:r>
    </w:p>
    <w:p w14:paraId="623343E3" w14:textId="0EC0BF48" w:rsidR="00E92AFD" w:rsidRDefault="00E92AFD">
      <w:pPr>
        <w:rPr>
          <w:bCs/>
          <w:noProof/>
        </w:rPr>
      </w:pPr>
    </w:p>
    <w:p w14:paraId="7C0B6465" w14:textId="2DC619E6" w:rsidR="006E4797" w:rsidRDefault="00551D82">
      <w:pPr>
        <w:rPr>
          <w:b/>
        </w:rPr>
      </w:pPr>
      <w:r>
        <w:rPr>
          <w:b/>
        </w:rPr>
        <w:t>DISCUSSION:</w:t>
      </w:r>
    </w:p>
    <w:p w14:paraId="5D3F1F20" w14:textId="7D52BEF6" w:rsidR="004D48E3" w:rsidRDefault="004D48E3" w:rsidP="00401CBF">
      <w:r>
        <w:t>In this study</w:t>
      </w:r>
      <w:r w:rsidR="00D2098B">
        <w:t>,</w:t>
      </w:r>
      <w:r>
        <w:t xml:space="preserve"> an </w:t>
      </w:r>
      <w:r w:rsidRPr="0021120E">
        <w:rPr>
          <w:i/>
          <w:iCs/>
        </w:rPr>
        <w:t xml:space="preserve">in vitro </w:t>
      </w:r>
      <w:r>
        <w:t>model</w:t>
      </w:r>
      <w:r w:rsidR="00D2098B">
        <w:t xml:space="preserve"> was developed</w:t>
      </w:r>
      <w:r>
        <w:t xml:space="preserve"> to study the effect of hyperoxia on lung microbial communities. This model, based on artificial sputum medium and daily sparging of serum bottles, maintains elevated oxygen concentrations and supports the growth of </w:t>
      </w:r>
      <w:r w:rsidR="00F16586">
        <w:t>microbes</w:t>
      </w:r>
      <w:r>
        <w:t xml:space="preserve"> identified in sputum from </w:t>
      </w:r>
      <w:proofErr w:type="spellStart"/>
      <w:r w:rsidR="00273815">
        <w:t>pwCF</w:t>
      </w:r>
      <w:proofErr w:type="spellEnd"/>
      <w:r>
        <w:t xml:space="preserve">. </w:t>
      </w:r>
    </w:p>
    <w:p w14:paraId="65676A15" w14:textId="77777777" w:rsidR="00401CBF" w:rsidRDefault="00401CBF" w:rsidP="00401CBF"/>
    <w:p w14:paraId="77BB9B98" w14:textId="3396D98E" w:rsidR="00BA1C12" w:rsidRDefault="00EE0089" w:rsidP="00401CBF">
      <w:r>
        <w:t xml:space="preserve">There are several </w:t>
      </w:r>
      <w:r w:rsidR="004D48E3">
        <w:t xml:space="preserve">critical steps of this </w:t>
      </w:r>
      <w:r>
        <w:t>approach. First is the choice to</w:t>
      </w:r>
      <w:r w:rsidR="004D48E3">
        <w:t xml:space="preserve"> </w:t>
      </w:r>
      <w:r>
        <w:t>u</w:t>
      </w:r>
      <w:r w:rsidR="004D48E3">
        <w:t xml:space="preserve">se filter-sterilization </w:t>
      </w:r>
      <w:r>
        <w:t xml:space="preserve">rather than heat-sterilization </w:t>
      </w:r>
      <w:r w:rsidR="004D48E3">
        <w:t xml:space="preserve">of the artificial sputum medium </w:t>
      </w:r>
      <w:r>
        <w:t>prevents</w:t>
      </w:r>
      <w:r w:rsidR="004D48E3">
        <w:t xml:space="preserve"> denaturing of mucin and other heat-sensitive components of the </w:t>
      </w:r>
      <w:r w:rsidR="00905B5F">
        <w:t>medium and</w:t>
      </w:r>
      <w:r w:rsidR="004D48E3">
        <w:t xml:space="preserve"> </w:t>
      </w:r>
      <w:r>
        <w:t>yields</w:t>
      </w:r>
      <w:r w:rsidR="004D48E3">
        <w:t xml:space="preserve"> a clear medium</w:t>
      </w:r>
      <w:r>
        <w:t xml:space="preserve"> that can be used for optical measures of microbial growth.  While filter-sterilization has been proposed in other protocols</w:t>
      </w:r>
      <w:r>
        <w:fldChar w:fldCharType="begin"/>
      </w:r>
      <w:r w:rsidR="00B270CB">
        <w:instrText xml:space="preserve"> ADDIN EN.CITE &lt;EndNote&gt;&lt;Cite&gt;&lt;Author&gt;Kirchner&lt;/Author&gt;&lt;Year&gt;2012&lt;/Year&gt;&lt;RecNum&gt;176&lt;/RecNum&gt;&lt;DisplayText&gt;&lt;style face="superscript"&gt;10&lt;/style&gt;&lt;/DisplayText&gt;&lt;record&gt;&lt;rec-number&gt;176&lt;/rec-number&gt;&lt;foreign-keys&gt;&lt;key app="EN" db-id="59rdtazw8xtstzezpda5erv8t0ptfpwefa22" timestamp="1618935826" guid="ac913077-e282-47f3-9c95-b200906ffb80"&gt;176&lt;/key&gt;&lt;/foreign-keys&gt;&lt;ref-type name="Journal Article"&gt;17&lt;/ref-type&gt;&lt;contributors&gt;&lt;authors&gt;&lt;author&gt;Kirchner, S.&lt;/author&gt;&lt;author&gt;Fothergill, J. L.&lt;/author&gt;&lt;author&gt;Wright, E. A.&lt;/author&gt;&lt;author&gt;James, C. E.&lt;/author&gt;&lt;author&gt;Mowat, E.&lt;/author&gt;&lt;author&gt;Winstanley, C.&lt;/author&gt;&lt;/authors&gt;&lt;/contributors&gt;&lt;auth-address&gt;Institute of Infection and Global Health, University of Liverpool.&lt;/auth-address&gt;&lt;titles&gt;&lt;title&gt;Use of artificial sputum medium to test antibiotic efficacy against Pseudomonas aeruginosa in conditions more relevant to the cystic fibrosis lung&lt;/title&gt;&lt;secondary-title&gt;J Vis Exp&lt;/secondary-title&gt;&lt;/titles&gt;&lt;periodical&gt;&lt;full-title&gt;Journal of Visualized Experiments&lt;/full-title&gt;&lt;abbr-1&gt;J Vis Exp&lt;/abbr-1&gt;&lt;/periodical&gt;&lt;pages&gt;e3857&lt;/pages&gt;&lt;number&gt;64&lt;/number&gt;&lt;edition&gt;2012/06/20&lt;/edition&gt;&lt;keywords&gt;&lt;keyword&gt;Anti-Bacterial Agents/*pharmacology&lt;/keyword&gt;&lt;keyword&gt;Biofilms/drug effects&lt;/keyword&gt;&lt;keyword&gt;Cystic Fibrosis/*microbiology&lt;/keyword&gt;&lt;keyword&gt;Humans&lt;/keyword&gt;&lt;keyword&gt;Lung/*microbiology&lt;/keyword&gt;&lt;keyword&gt;Microbial Sensitivity Tests/*methods&lt;/keyword&gt;&lt;keyword&gt;Oxazines/analysis/metabolism&lt;/keyword&gt;&lt;keyword&gt;Pseudomonas aeruginosa/*drug effects/metabolism/physiology&lt;/keyword&gt;&lt;keyword&gt;Sputum/chemistry/*microbiology&lt;/keyword&gt;&lt;keyword&gt;Tobramycin/pharmacology&lt;/keyword&gt;&lt;keyword&gt;Xanthenes/analysis/metabolism&lt;/keyword&gt;&lt;/keywords&gt;&lt;dates&gt;&lt;year&gt;2012&lt;/year&gt;&lt;pub-dates&gt;&lt;date&gt;Jun 5&lt;/date&gt;&lt;/pub-dates&gt;&lt;/dates&gt;&lt;isbn&gt;1940-087x&lt;/isbn&gt;&lt;accession-num&gt;22711026&lt;/accession-num&gt;&lt;urls&gt;&lt;/urls&gt;&lt;custom2&gt;PMC3471314&lt;/custom2&gt;&lt;electronic-resource-num&gt;10.3791/3857&lt;/electronic-resource-num&gt;&lt;remote-database-provider&gt;NLM&lt;/remote-database-provider&gt;&lt;language&gt;eng&lt;/language&gt;&lt;/record&gt;&lt;/Cite&gt;&lt;/EndNote&gt;</w:instrText>
      </w:r>
      <w:r>
        <w:fldChar w:fldCharType="separate"/>
      </w:r>
      <w:r w:rsidRPr="00EE0089">
        <w:rPr>
          <w:noProof/>
          <w:vertAlign w:val="superscript"/>
        </w:rPr>
        <w:t>10</w:t>
      </w:r>
      <w:r>
        <w:fldChar w:fldCharType="end"/>
      </w:r>
      <w:r>
        <w:t xml:space="preserve">, we have found that the addition of orbital shaking during the filtration process was essential to </w:t>
      </w:r>
      <w:r>
        <w:lastRenderedPageBreak/>
        <w:t xml:space="preserve">prevent clogging of the filter that otherwise occurred when a minimum amount of the prepared medium had been filtered. While the filtered artificial sputum medium may have a lower-than-intended final mucin concentration due to </w:t>
      </w:r>
      <w:r w:rsidR="00425959">
        <w:t>mucin impaction in the</w:t>
      </w:r>
      <w:r>
        <w:t xml:space="preserve"> filter, </w:t>
      </w:r>
      <w:r w:rsidR="00BA1C12">
        <w:t xml:space="preserve">sputum from </w:t>
      </w:r>
      <w:proofErr w:type="spellStart"/>
      <w:r w:rsidR="00273815">
        <w:t>pwCF</w:t>
      </w:r>
      <w:proofErr w:type="spellEnd"/>
      <w:r w:rsidR="00BA1C12">
        <w:t xml:space="preserve"> has been shown to have lower mucin concentrations than sputum from </w:t>
      </w:r>
      <w:r w:rsidR="00273815">
        <w:t>people without cystic fibrosis</w:t>
      </w:r>
      <w:r w:rsidR="00BA1C12">
        <w:fldChar w:fldCharType="begin">
          <w:fldData xml:space="preserve">PEVuZE5vdGU+PENpdGU+PEF1dGhvcj5IZW5rZTwvQXV0aG9yPjxZZWFyPjIwMDQ8L1llYXI+PFJl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</w:fldData>
        </w:fldChar>
      </w:r>
      <w:r w:rsidR="00B270CB">
        <w:instrText xml:space="preserve"> ADDIN EN.CITE </w:instrText>
      </w:r>
      <w:r w:rsidR="00B270CB">
        <w:fldChar w:fldCharType="begin">
          <w:fldData xml:space="preserve">PEVuZE5vdGU+PENpdGU+PEF1dGhvcj5IZW5rZTwvQXV0aG9yPjxZZWFyPjIwMDQ8L1llYXI+PFJl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</w:fldData>
        </w:fldChar>
      </w:r>
      <w:r w:rsidR="00B270CB">
        <w:instrText xml:space="preserve"> ADDIN EN.CITE.DATA </w:instrText>
      </w:r>
      <w:r w:rsidR="00B270CB">
        <w:fldChar w:fldCharType="end"/>
      </w:r>
      <w:r w:rsidR="00BA1C12">
        <w:fldChar w:fldCharType="separate"/>
      </w:r>
      <w:r w:rsidR="00BA1C12" w:rsidRPr="00BA1C12">
        <w:rPr>
          <w:noProof/>
          <w:vertAlign w:val="superscript"/>
        </w:rPr>
        <w:t>21</w:t>
      </w:r>
      <w:r w:rsidR="00BA1C12">
        <w:fldChar w:fldCharType="end"/>
      </w:r>
      <w:r w:rsidR="00BA1C12">
        <w:t xml:space="preserve">. </w:t>
      </w:r>
      <w:r w:rsidR="00D2098B">
        <w:t xml:space="preserve">The </w:t>
      </w:r>
      <w:r w:rsidR="00BA1C12">
        <w:t xml:space="preserve">starting mucin concentration of 1% </w:t>
      </w:r>
      <w:r w:rsidR="00D2098B">
        <w:t xml:space="preserve"> used in this protocol </w:t>
      </w:r>
      <w:r w:rsidR="00BA1C12">
        <w:t>is higher than other approaches that have used filter-sterilization, with one group using a starting mucin concentration of 0.5%</w:t>
      </w:r>
      <w:r w:rsidR="00BA1C12">
        <w:fldChar w:fldCharType="begin"/>
      </w:r>
      <w:r w:rsidR="00B270CB">
        <w:instrText xml:space="preserve"> ADDIN EN.CITE &lt;EndNote&gt;&lt;Cite&gt;&lt;Author&gt;Kirchner&lt;/Author&gt;&lt;Year&gt;2012&lt;/Year&gt;&lt;RecNum&gt;176&lt;/RecNum&gt;&lt;DisplayText&gt;&lt;style face="superscript"&gt;10&lt;/style&gt;&lt;/DisplayText&gt;&lt;record&gt;&lt;rec-number&gt;176&lt;/rec-number&gt;&lt;foreign-keys&gt;&lt;key app="EN" db-id="59rdtazw8xtstzezpda5erv8t0ptfpwefa22" timestamp="1618935826" guid="ac913077-e282-47f3-9c95-b200906ffb80"&gt;176&lt;/key&gt;&lt;/foreign-keys&gt;&lt;ref-type name="Journal Article"&gt;17&lt;/ref-type&gt;&lt;contributors&gt;&lt;authors&gt;&lt;author&gt;Kirchner, S.&lt;/author&gt;&lt;author&gt;Fothergill, J. L.&lt;/author&gt;&lt;author&gt;Wright, E. A.&lt;/author&gt;&lt;author&gt;James, C. E.&lt;/author&gt;&lt;author&gt;Mowat, E.&lt;/author&gt;&lt;author&gt;Winstanley, C.&lt;/author&gt;&lt;/authors&gt;&lt;/contributors&gt;&lt;auth-address&gt;Institute of Infection and Global Health, University of Liverpool.&lt;/auth-address&gt;&lt;titles&gt;&lt;title&gt;Use of artificial sputum medium to test antibiotic efficacy against Pseudomonas aeruginosa in conditions more relevant to the cystic fibrosis lung&lt;/title&gt;&lt;secondary-title&gt;J Vis Exp&lt;/secondary-title&gt;&lt;/titles&gt;&lt;periodical&gt;&lt;full-title&gt;Journal of Visualized Experiments&lt;/full-title&gt;&lt;abbr-1&gt;J Vis Exp&lt;/abbr-1&gt;&lt;/periodical&gt;&lt;pages&gt;e3857&lt;/pages&gt;&lt;number&gt;64&lt;/number&gt;&lt;edition&gt;2012/06/20&lt;/edition&gt;&lt;keywords&gt;&lt;keyword&gt;Anti-Bacterial Agents/*pharmacology&lt;/keyword&gt;&lt;keyword&gt;Biofilms/drug effects&lt;/keyword&gt;&lt;keyword&gt;Cystic Fibrosis/*microbiology&lt;/keyword&gt;&lt;keyword&gt;Humans&lt;/keyword&gt;&lt;keyword&gt;Lung/*microbiology&lt;/keyword&gt;&lt;keyword&gt;Microbial Sensitivity Tests/*methods&lt;/keyword&gt;&lt;keyword&gt;Oxazines/analysis/metabolism&lt;/keyword&gt;&lt;keyword&gt;Pseudomonas aeruginosa/*drug effects/metabolism/physiology&lt;/keyword&gt;&lt;keyword&gt;Sputum/chemistry/*microbiology&lt;/keyword&gt;&lt;keyword&gt;Tobramycin/pharmacology&lt;/keyword&gt;&lt;keyword&gt;Xanthenes/analysis/metabolism&lt;/keyword&gt;&lt;/keywords&gt;&lt;dates&gt;&lt;year&gt;2012&lt;/year&gt;&lt;pub-dates&gt;&lt;date&gt;Jun 5&lt;/date&gt;&lt;/pub-dates&gt;&lt;/dates&gt;&lt;isbn&gt;1940-087x&lt;/isbn&gt;&lt;accession-num&gt;22711026&lt;/accession-num&gt;&lt;urls&gt;&lt;/urls&gt;&lt;custom2&gt;PMC3471314&lt;/custom2&gt;&lt;electronic-resource-num&gt;10.3791/3857&lt;/electronic-resource-num&gt;&lt;remote-database-provider&gt;NLM&lt;/remote-database-provider&gt;&lt;language&gt;eng&lt;/language&gt;&lt;/record&gt;&lt;/Cite&gt;&lt;/EndNote&gt;</w:instrText>
      </w:r>
      <w:r w:rsidR="00BA1C12">
        <w:fldChar w:fldCharType="separate"/>
      </w:r>
      <w:r w:rsidR="00BA1C12" w:rsidRPr="00BA1C12">
        <w:rPr>
          <w:noProof/>
          <w:vertAlign w:val="superscript"/>
        </w:rPr>
        <w:t>10</w:t>
      </w:r>
      <w:r w:rsidR="00BA1C12">
        <w:fldChar w:fldCharType="end"/>
      </w:r>
      <w:r w:rsidR="00BA1C12">
        <w:t>, while typical recipes use mucin concentrations ranging from 0.5%</w:t>
      </w:r>
      <w:r w:rsidR="00D2098B">
        <w:t>–</w:t>
      </w:r>
      <w:r w:rsidR="00BA1C12">
        <w:t>2% (</w:t>
      </w:r>
      <w:r w:rsidR="00BA1C12" w:rsidRPr="0021120E">
        <w:rPr>
          <w:b/>
          <w:bCs/>
        </w:rPr>
        <w:t>Table 1</w:t>
      </w:r>
      <w:r w:rsidR="00BA1C12">
        <w:t xml:space="preserve">). </w:t>
      </w:r>
      <w:r w:rsidR="00905B5F">
        <w:t>Thus,</w:t>
      </w:r>
      <w:r w:rsidR="00BA1C12">
        <w:t xml:space="preserve"> even with </w:t>
      </w:r>
      <w:r w:rsidR="00D2098B">
        <w:t xml:space="preserve">a </w:t>
      </w:r>
      <w:r w:rsidR="00BA1C12">
        <w:t xml:space="preserve">loss of mucin in the filter-sterilization process, </w:t>
      </w:r>
      <w:r w:rsidR="00D2098B">
        <w:t xml:space="preserve">the </w:t>
      </w:r>
      <w:r w:rsidR="00BA1C12">
        <w:t>final medium</w:t>
      </w:r>
      <w:r w:rsidR="00D2098B">
        <w:t xml:space="preserve"> prepared using this protocol</w:t>
      </w:r>
      <w:r w:rsidR="00BA1C12">
        <w:t xml:space="preserve"> is likely to have mucin concentrations within the physiological range</w:t>
      </w:r>
      <w:r w:rsidR="00F16586">
        <w:fldChar w:fldCharType="begin">
          <w:fldData xml:space="preserve">PEVuZE5vdGU+PENpdGU+PEF1dGhvcj5IZW5kZXJzb248L0F1dGhvcj48WWVhcj4yMDE0PC9ZZWFy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</w:fldData>
        </w:fldChar>
      </w:r>
      <w:r w:rsidR="00F16586">
        <w:instrText xml:space="preserve"> ADDIN EN.CITE </w:instrText>
      </w:r>
      <w:r w:rsidR="00F16586">
        <w:fldChar w:fldCharType="begin">
          <w:fldData xml:space="preserve">PEVuZE5vdGU+PENpdGU+PEF1dGhvcj5IZW5kZXJzb248L0F1dGhvcj48WWVhcj4yMDE0PC9ZZWFy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</w:fldData>
        </w:fldChar>
      </w:r>
      <w:r w:rsidR="00F16586">
        <w:instrText xml:space="preserve"> ADDIN EN.CITE.DATA </w:instrText>
      </w:r>
      <w:r w:rsidR="00F16586">
        <w:fldChar w:fldCharType="end"/>
      </w:r>
      <w:r w:rsidR="00F16586">
        <w:fldChar w:fldCharType="separate"/>
      </w:r>
      <w:r w:rsidR="00F16586" w:rsidRPr="00F16586">
        <w:rPr>
          <w:noProof/>
          <w:vertAlign w:val="superscript"/>
        </w:rPr>
        <w:t>22</w:t>
      </w:r>
      <w:r w:rsidR="00F16586">
        <w:fldChar w:fldCharType="end"/>
      </w:r>
      <w:r w:rsidR="00BA1C12">
        <w:t xml:space="preserve">. </w:t>
      </w:r>
    </w:p>
    <w:p w14:paraId="74312F6E" w14:textId="77777777" w:rsidR="00401CBF" w:rsidRDefault="00401CBF" w:rsidP="00401CBF"/>
    <w:p w14:paraId="30BF7C08" w14:textId="5DABB7C4" w:rsidR="00D51910" w:rsidRDefault="00D2098B" w:rsidP="00401CBF">
      <w:r>
        <w:t xml:space="preserve">The second </w:t>
      </w:r>
      <w:r w:rsidR="006A5A2F">
        <w:t xml:space="preserve">is the composition of artificial sputum medium. The </w:t>
      </w:r>
      <w:r w:rsidR="00E26B96">
        <w:t>recipe for</w:t>
      </w:r>
      <w:r w:rsidR="006A5A2F">
        <w:t xml:space="preserve"> artificial sputum medium was chosen based on existing physiologic studies of sputum from </w:t>
      </w:r>
      <w:proofErr w:type="spellStart"/>
      <w:r w:rsidR="00286CAA">
        <w:t>pwCF</w:t>
      </w:r>
      <w:proofErr w:type="spellEnd"/>
      <w:r w:rsidR="006A5A2F">
        <w:t xml:space="preserve"> (</w:t>
      </w:r>
      <w:r w:rsidR="006A5A2F" w:rsidRPr="0094594E">
        <w:rPr>
          <w:b/>
          <w:bCs/>
        </w:rPr>
        <w:t>Table 1</w:t>
      </w:r>
      <w:r w:rsidR="006A5A2F">
        <w:t>). Using shotgun metagenomics sequencing, we were able to verify that sputum cultured with this artificial sputum medium broadly recapitulates the microbial community composition of uncultured sputum (</w:t>
      </w:r>
      <w:r w:rsidR="006A5A2F" w:rsidRPr="0021120E">
        <w:rPr>
          <w:b/>
          <w:bCs/>
        </w:rPr>
        <w:t>Figure 3</w:t>
      </w:r>
      <w:r w:rsidR="006A5A2F">
        <w:t xml:space="preserve">). </w:t>
      </w:r>
      <w:r w:rsidR="00E26B96">
        <w:t xml:space="preserve">At </w:t>
      </w:r>
      <w:proofErr w:type="spellStart"/>
      <w:r w:rsidR="00E26B96">
        <w:t>normoxic</w:t>
      </w:r>
      <w:proofErr w:type="spellEnd"/>
      <w:r w:rsidR="00E26B96">
        <w:t xml:space="preserve"> conditions, this medium also supported the growth of 112 different </w:t>
      </w:r>
      <w:r w:rsidR="00286CAA">
        <w:t xml:space="preserve">clinical </w:t>
      </w:r>
      <w:r w:rsidR="00E26B96">
        <w:t xml:space="preserve">isolates representing common pathogens isolated from the sputum of cystic fibrosis patients. </w:t>
      </w:r>
      <w:r w:rsidR="00905B5F">
        <w:t>Thus,</w:t>
      </w:r>
      <w:r w:rsidR="00E26B96">
        <w:t xml:space="preserve"> these data demonstrate that this formulation of artificial sputum medium supports the growth of </w:t>
      </w:r>
      <w:r w:rsidR="00286CAA">
        <w:t>airway</w:t>
      </w:r>
      <w:r w:rsidR="00E26B96">
        <w:t xml:space="preserve"> microbiota from </w:t>
      </w:r>
      <w:proofErr w:type="spellStart"/>
      <w:r w:rsidR="00286CAA">
        <w:t>pwCF</w:t>
      </w:r>
      <w:proofErr w:type="spellEnd"/>
      <w:r w:rsidR="00E26B96">
        <w:t xml:space="preserve">. </w:t>
      </w:r>
      <w:r w:rsidR="00F16586">
        <w:t>S</w:t>
      </w:r>
      <w:r w:rsidR="00E26B96">
        <w:t>almon sperm DNA, a common addition to existing recipes (</w:t>
      </w:r>
      <w:r w:rsidR="00E26B96" w:rsidRPr="0021120E">
        <w:rPr>
          <w:b/>
          <w:bCs/>
        </w:rPr>
        <w:t>Table 1</w:t>
      </w:r>
      <w:r w:rsidR="00E26B96">
        <w:t>)</w:t>
      </w:r>
      <w:r w:rsidR="00F16586">
        <w:t>, was omitted</w:t>
      </w:r>
      <w:r w:rsidR="00E26B96">
        <w:t xml:space="preserve">. One intended application of </w:t>
      </w:r>
      <w:r w:rsidR="00F16586">
        <w:t>this</w:t>
      </w:r>
      <w:r w:rsidR="00E26B96">
        <w:t xml:space="preserve"> model </w:t>
      </w:r>
      <w:r w:rsidR="00F16586">
        <w:t>i</w:t>
      </w:r>
      <w:r w:rsidR="00E26B96">
        <w:t xml:space="preserve">s metagenomics sequencing, and </w:t>
      </w:r>
      <w:r w:rsidR="00F16586">
        <w:t xml:space="preserve">thus salmon sperm DNA was not included in order to </w:t>
      </w:r>
      <w:r w:rsidR="00E26B96">
        <w:t>reduce the addition of non-microbial nucleic acids as these reads would be filtered out after sequencing</w:t>
      </w:r>
      <w:r>
        <w:t>,</w:t>
      </w:r>
      <w:r w:rsidR="00E26B96">
        <w:t xml:space="preserve"> thus decreasing our effective sequencing depth. While sputum from </w:t>
      </w:r>
      <w:proofErr w:type="spellStart"/>
      <w:r w:rsidR="00286CAA">
        <w:t>pwCF</w:t>
      </w:r>
      <w:proofErr w:type="spellEnd"/>
      <w:r w:rsidR="00E26B96">
        <w:t xml:space="preserve"> has high concentrations of </w:t>
      </w:r>
      <w:r w:rsidR="00D51910">
        <w:t xml:space="preserve">extracellular </w:t>
      </w:r>
      <w:r w:rsidR="00E26B96">
        <w:t>DNA</w:t>
      </w:r>
      <w:r w:rsidR="00EC16ED">
        <w:fldChar w:fldCharType="begin"/>
      </w:r>
      <w:r w:rsidR="00F16586">
        <w:instrText xml:space="preserve"> ADDIN EN.CITE &lt;EndNote&gt;&lt;Cite&gt;&lt;Author&gt;Matthews&lt;/Author&gt;&lt;Year&gt;1963&lt;/Year&gt;&lt;RecNum&gt;609&lt;/RecNum&gt;&lt;DisplayText&gt;&lt;style face="superscript"&gt;23&lt;/style&gt;&lt;/DisplayText&gt;&lt;record&gt;&lt;rec-number&gt;609&lt;/rec-number&gt;&lt;foreign-keys&gt;&lt;key app="EN" db-id="59rdtazw8xtstzezpda5erv8t0ptfpwefa22" timestamp="1624393645"&gt;609&lt;/key&gt;&lt;/foreign-keys&gt;&lt;ref-type name="Journal Article"&gt;17&lt;/ref-type&gt;&lt;contributors&gt;&lt;authors&gt;&lt;author&gt;Matthews, L. W.&lt;/author&gt;&lt;author&gt;Spector, S.&lt;/author&gt;&lt;author&gt;Lemm, J.&lt;/author&gt;&lt;author&gt;Potter, J. L.&lt;/author&gt;&lt;/authors&gt;&lt;/contributors&gt;&lt;titles&gt;&lt;title&gt;Studies on Pulmonary Secretions. I. The over-All Chemical Composition of Pulmonary Secretions from Patients with Cystic Fibrosis, Bronchiectasis, and Laryngectomy&lt;/title&gt;&lt;secondary-title&gt;Am Rev Respir Dis&lt;/secondary-title&gt;&lt;/titles&gt;&lt;periodical&gt;&lt;full-title&gt;American Review of Respiratory Disease&lt;/full-title&gt;&lt;abbr-1&gt;Am Rev Respir Dis&lt;/abbr-1&gt;&lt;/periodical&gt;&lt;pages&gt;199-204&lt;/pages&gt;&lt;volume&gt;88&lt;/volume&gt;&lt;edition&gt;1963/08/01&lt;/edition&gt;&lt;keywords&gt;&lt;keyword&gt;*Bronchiectasis&lt;/keyword&gt;&lt;keyword&gt;*Chemistry Techniques, Analytical&lt;/keyword&gt;&lt;keyword&gt;Child&lt;/keyword&gt;&lt;keyword&gt;*Cystic Fibrosis&lt;/keyword&gt;&lt;keyword&gt;Humans&lt;/keyword&gt;&lt;keyword&gt;*Laryngectomy&lt;/keyword&gt;&lt;keyword&gt;*Lung&lt;/keyword&gt;&lt;keyword&gt;*Sputum&lt;/keyword&gt;&lt;keyword&gt;*chemistry, analytical&lt;/keyword&gt;&lt;keyword&gt;*child&lt;/keyword&gt;&lt;/keywords&gt;&lt;dates&gt;&lt;year&gt;1963&lt;/year&gt;&lt;pub-dates&gt;&lt;date&gt;Aug&lt;/date&gt;&lt;/pub-dates&gt;&lt;/dates&gt;&lt;isbn&gt;0003-0805 (Print)&amp;#xD;0003-0805 (Linking)&lt;/isbn&gt;&lt;accession-num&gt;14045224&lt;/accession-num&gt;&lt;urls&gt;&lt;related-urls&gt;&lt;url&gt;https://www.ncbi.nlm.nih.gov/pubmed/14045224&lt;/url&gt;&lt;/related-urls&gt;&lt;/urls&gt;&lt;electronic-resource-num&gt;10.1164/arrd.1963.88.2.199&lt;/electronic-resource-num&gt;&lt;/record&gt;&lt;/Cite&gt;&lt;/EndNote&gt;</w:instrText>
      </w:r>
      <w:r w:rsidR="00EC16ED">
        <w:fldChar w:fldCharType="separate"/>
      </w:r>
      <w:r w:rsidR="00F16586" w:rsidRPr="00F16586">
        <w:rPr>
          <w:noProof/>
          <w:vertAlign w:val="superscript"/>
        </w:rPr>
        <w:t>23</w:t>
      </w:r>
      <w:r w:rsidR="00EC16ED">
        <w:fldChar w:fldCharType="end"/>
      </w:r>
      <w:r w:rsidR="00E26B96">
        <w:t xml:space="preserve">, </w:t>
      </w:r>
      <w:r w:rsidR="00EC16ED">
        <w:t>a significant proportion of</w:t>
      </w:r>
      <w:r w:rsidR="00D51910">
        <w:t xml:space="preserve"> it is microbial in origin</w:t>
      </w:r>
      <w:r w:rsidR="00D51910">
        <w:fldChar w:fldCharType="begin"/>
      </w:r>
      <w:r w:rsidR="00F16586">
        <w:instrText xml:space="preserve"> ADDIN EN.CITE &lt;EndNote&gt;&lt;Cite&gt;&lt;Author&gt;Ibanez de Aldecoa&lt;/Author&gt;&lt;Year&gt;2017&lt;/Year&gt;&lt;RecNum&gt;610&lt;/RecNum&gt;&lt;DisplayText&gt;&lt;style face="superscript"&gt;24&lt;/style&gt;&lt;/DisplayText&gt;&lt;record&gt;&lt;rec-number&gt;610&lt;/rec-number&gt;&lt;foreign-keys&gt;&lt;key app="EN" db-id="59rdtazw8xtstzezpda5erv8t0ptfpwefa22" timestamp="1624394272"&gt;610&lt;/key&gt;&lt;/foreign-keys&gt;&lt;ref-type name="Journal Article"&gt;17&lt;/ref-type&gt;&lt;contributors&gt;&lt;authors&gt;&lt;author&gt;Ibanez de Aldecoa, A. L.&lt;/author&gt;&lt;author&gt;Zafra, O.&lt;/author&gt;&lt;author&gt;Gonzalez-Pastor, J. E.&lt;/author&gt;&lt;/authors&gt;&lt;/contributors&gt;&lt;auth-address&gt;Laboratory of Molecular Adaptation, Department of Molecular Evolution, Centro de Astrobiologia (Consejo Superior de Investigaciones Cientificas/Instituto Nacional de Tecnica Aeroespacial)Madrid, Spain.&amp;#xD;Experimental Sciences Faculty, Francisco de Vitoria UniversityMadrid, Spain.&lt;/auth-address&gt;&lt;titles&gt;&lt;title&gt;Mechanisms and Regulation of Extracellular DNA Release and Its Biological Roles in Microbial Communities&lt;/title&gt;&lt;secondary-title&gt;Front Microbiol&lt;/secondary-title&gt;&lt;/titles&gt;&lt;periodical&gt;&lt;full-title&gt;Frontiers in Microbiology&lt;/full-title&gt;&lt;abbr-1&gt;Front Microbiol&lt;/abbr-1&gt;&lt;/periodical&gt;&lt;pages&gt;1390&lt;/pages&gt;&lt;volume&gt;8&lt;/volume&gt;&lt;edition&gt;2017/08/12&lt;/edition&gt;&lt;keywords&gt;&lt;keyword&gt;biofilms&lt;/keyword&gt;&lt;keyword&gt;competence&lt;/keyword&gt;&lt;keyword&gt;extracellular DNA&lt;/keyword&gt;&lt;keyword&gt;horizontal gene transfer&lt;/keyword&gt;&lt;keyword&gt;microbial communities&lt;/keyword&gt;&lt;keyword&gt;quorum sensing&lt;/keyword&gt;&lt;keyword&gt;social behavior&lt;/keyword&gt;&lt;/keywords&gt;&lt;dates&gt;&lt;year&gt;2017&lt;/year&gt;&lt;/dates&gt;&lt;isbn&gt;1664-302X (Print)&amp;#xD;1664-302X (Linking)&lt;/isbn&gt;&lt;accession-num&gt;28798731&lt;/accession-num&gt;&lt;urls&gt;&lt;related-urls&gt;&lt;url&gt;https://www.ncbi.nlm.nih.gov/pubmed/28798731&lt;/url&gt;&lt;/related-urls&gt;&lt;/urls&gt;&lt;custom2&gt;PMC5527159&lt;/custom2&gt;&lt;electronic-resource-num&gt;10.3389/fmicb.2017.01390&lt;/electronic-resource-num&gt;&lt;/record&gt;&lt;/Cite&gt;&lt;/EndNote&gt;</w:instrText>
      </w:r>
      <w:r w:rsidR="00D51910">
        <w:fldChar w:fldCharType="separate"/>
      </w:r>
      <w:r w:rsidR="00F16586" w:rsidRPr="00F16586">
        <w:rPr>
          <w:noProof/>
          <w:vertAlign w:val="superscript"/>
        </w:rPr>
        <w:t>24</w:t>
      </w:r>
      <w:r w:rsidR="00D51910">
        <w:fldChar w:fldCharType="end"/>
      </w:r>
      <w:r w:rsidR="00D51910">
        <w:t xml:space="preserve">, and it is unclear if the addition of salmon sperm DNA to the artificial sputum medium makes it more physiologic or whether </w:t>
      </w:r>
      <w:r w:rsidR="00F16586">
        <w:t>the</w:t>
      </w:r>
      <w:r w:rsidR="00D51910">
        <w:t xml:space="preserve"> culture approach</w:t>
      </w:r>
      <w:r w:rsidR="00F16586">
        <w:t xml:space="preserve"> described in this protocol</w:t>
      </w:r>
      <w:r w:rsidR="00D51910">
        <w:t xml:space="preserve"> leads to high levels of microbially-derived extracellular DNA; we did not distinguish between extra- and intra-cellular DNA concentrations in our studies. Future studies may wish to verify the concentration of </w:t>
      </w:r>
      <w:r>
        <w:t xml:space="preserve">extracellular </w:t>
      </w:r>
      <w:r w:rsidR="00D51910">
        <w:t>DNA generated by this culturing method.</w:t>
      </w:r>
    </w:p>
    <w:p w14:paraId="27EA6BE6" w14:textId="77777777" w:rsidR="00401CBF" w:rsidRDefault="00401CBF" w:rsidP="00401CBF"/>
    <w:p w14:paraId="0AEBFFF2" w14:textId="53B1C0E7" w:rsidR="00983FAD" w:rsidRDefault="00D51910" w:rsidP="00401CBF">
      <w:r>
        <w:t xml:space="preserve">Third, to our knowledge, no published studies on cystic fibrosis lung microbial communities have addressed </w:t>
      </w:r>
      <w:proofErr w:type="spellStart"/>
      <w:r>
        <w:t>hyperoxic</w:t>
      </w:r>
      <w:proofErr w:type="spellEnd"/>
      <w:r>
        <w:t xml:space="preserve"> conditions. This model uses inexpensive and commonly available equipment from general laboratory or hospital suppliers to build an oxygen sparging system.  Important considerations for the maintenance of </w:t>
      </w:r>
      <w:proofErr w:type="spellStart"/>
      <w:r>
        <w:t>hyperoxic</w:t>
      </w:r>
      <w:proofErr w:type="spellEnd"/>
      <w:r>
        <w:t xml:space="preserve"> conditions include the volume of </w:t>
      </w:r>
      <w:r w:rsidR="00D2098B">
        <w:t xml:space="preserve">the </w:t>
      </w:r>
      <w:r>
        <w:t xml:space="preserve">culture medium relative to the available headspace in the serum bottles. In initial attempts during protocol development, 125 mL serum bottles were used. However, </w:t>
      </w:r>
      <w:r w:rsidR="00D2098B">
        <w:t xml:space="preserve">the </w:t>
      </w:r>
      <w:r>
        <w:t xml:space="preserve">use of 500 mL serum bottles </w:t>
      </w:r>
      <w:r w:rsidRPr="00A81DB3">
        <w:t>(</w:t>
      </w:r>
      <w:r>
        <w:t xml:space="preserve">allowing for a </w:t>
      </w:r>
      <w:r w:rsidRPr="00A81DB3">
        <w:t xml:space="preserve">475 mL </w:t>
      </w:r>
      <w:r>
        <w:t>headspace</w:t>
      </w:r>
      <w:r w:rsidRPr="00A81DB3">
        <w:t xml:space="preserve"> </w:t>
      </w:r>
      <w:r>
        <w:t>to</w:t>
      </w:r>
      <w:r w:rsidRPr="00A81DB3">
        <w:t xml:space="preserve"> 25 mL culture</w:t>
      </w:r>
      <w:r>
        <w:t xml:space="preserve"> ratio</w:t>
      </w:r>
      <w:r w:rsidRPr="00A81DB3">
        <w:t>) allowed the maintenance of the desired concentration for up to 24 h</w:t>
      </w:r>
      <w:r>
        <w:t>,</w:t>
      </w:r>
      <w:r w:rsidRPr="00A81DB3">
        <w:t xml:space="preserve"> thus reducing the frequency of oxygen sparging.</w:t>
      </w:r>
      <w:r>
        <w:t xml:space="preserve">  This approach generates discrete oxygen conditions</w:t>
      </w:r>
      <w:r w:rsidR="00D2098B">
        <w:t>,</w:t>
      </w:r>
      <w:r>
        <w:t xml:space="preserve"> thus allowing </w:t>
      </w:r>
      <w:r w:rsidR="00D2098B">
        <w:t xml:space="preserve">the </w:t>
      </w:r>
      <w:r>
        <w:t xml:space="preserve">simultaneous culture of different patient samples across multiple oxygen conditions.  Other tools from anaerobic culture can be leveraged for </w:t>
      </w:r>
      <w:proofErr w:type="spellStart"/>
      <w:r>
        <w:t>hyperoxic</w:t>
      </w:r>
      <w:proofErr w:type="spellEnd"/>
      <w:r>
        <w:t xml:space="preserve"> culture, including the use of anaerobic jars or Balch-type tubes sparged with oxygen.  </w:t>
      </w:r>
      <w:r w:rsidR="00F16586">
        <w:t>A</w:t>
      </w:r>
      <w:r w:rsidR="00CA5AF1">
        <w:t>nalyses of lung microbial communities using metagenomics sequencing indicate that overall alpha and beta diversity are comparable between cultured and uncultured sputum</w:t>
      </w:r>
      <w:r w:rsidR="00F16586">
        <w:t>.  W</w:t>
      </w:r>
      <w:r w:rsidR="00CA5AF1">
        <w:t xml:space="preserve">hen evaluating </w:t>
      </w:r>
      <w:r w:rsidR="00D2098B">
        <w:t xml:space="preserve">the </w:t>
      </w:r>
      <w:r w:rsidR="00CA5AF1">
        <w:t>differential abundance at the species level</w:t>
      </w:r>
      <w:r w:rsidR="00F16586">
        <w:t xml:space="preserve">, culturing at 21% </w:t>
      </w:r>
      <w:r w:rsidR="00F16586">
        <w:lastRenderedPageBreak/>
        <w:t>oxygen</w:t>
      </w:r>
      <w:r w:rsidR="00D2098B">
        <w:t>,</w:t>
      </w:r>
      <w:r w:rsidR="00F16586">
        <w:t xml:space="preserve"> enriched for the growth of aerobes and facultative anaerobes, including </w:t>
      </w:r>
      <w:proofErr w:type="spellStart"/>
      <w:r w:rsidR="00F16586">
        <w:rPr>
          <w:i/>
          <w:iCs/>
        </w:rPr>
        <w:t>Enterobacterale</w:t>
      </w:r>
      <w:proofErr w:type="spellEnd"/>
      <w:r w:rsidR="00F16586">
        <w:rPr>
          <w:i/>
          <w:iCs/>
        </w:rPr>
        <w:t xml:space="preserve">, Streptococcus, </w:t>
      </w:r>
      <w:r w:rsidR="00F16586">
        <w:t xml:space="preserve">and fungi. </w:t>
      </w:r>
      <w:r w:rsidR="00CA5AF1">
        <w:t xml:space="preserve"> </w:t>
      </w:r>
      <w:r w:rsidR="00F16586">
        <w:t>T</w:t>
      </w:r>
      <w:r w:rsidR="00CA5AF1">
        <w:t xml:space="preserve">his </w:t>
      </w:r>
      <w:r w:rsidR="00F16586">
        <w:t xml:space="preserve">is likely due to the </w:t>
      </w:r>
      <w:r w:rsidR="00CA5AF1">
        <w:t xml:space="preserve">exclusion of an anaerobic condition which has been observed in the </w:t>
      </w:r>
      <w:r w:rsidR="00BF3940">
        <w:t>airways</w:t>
      </w:r>
      <w:r w:rsidR="00CA5AF1">
        <w:t xml:space="preserve"> of </w:t>
      </w:r>
      <w:r w:rsidR="00273815">
        <w:t>pwCF</w:t>
      </w:r>
      <w:r w:rsidR="00CA5AF1">
        <w:fldChar w:fldCharType="begin">
          <w:fldData xml:space="preserve">PEVuZE5vdGU+PENpdGU+PEF1dGhvcj5UdW5uZXk8L0F1dGhvcj48WWVhcj4yMDA4PC9ZZWFyPjxS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=
</w:fldData>
        </w:fldChar>
      </w:r>
      <w:r w:rsidR="00F16586">
        <w:instrText xml:space="preserve"> ADDIN EN.CITE </w:instrText>
      </w:r>
      <w:r w:rsidR="00F16586">
        <w:fldChar w:fldCharType="begin">
          <w:fldData xml:space="preserve">PEVuZE5vdGU+PENpdGU+PEF1dGhvcj5UdW5uZXk8L0F1dGhvcj48WWVhcj4yMDA4PC9ZZWFyPjxS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=
</w:fldData>
        </w:fldChar>
      </w:r>
      <w:r w:rsidR="00F16586">
        <w:instrText xml:space="preserve"> ADDIN EN.CITE.DATA </w:instrText>
      </w:r>
      <w:r w:rsidR="00F16586">
        <w:fldChar w:fldCharType="end"/>
      </w:r>
      <w:r w:rsidR="00CA5AF1">
        <w:fldChar w:fldCharType="separate"/>
      </w:r>
      <w:r w:rsidR="00F16586" w:rsidRPr="00F16586">
        <w:rPr>
          <w:noProof/>
          <w:vertAlign w:val="superscript"/>
        </w:rPr>
        <w:t>25,26</w:t>
      </w:r>
      <w:r w:rsidR="00CA5AF1">
        <w:fldChar w:fldCharType="end"/>
      </w:r>
      <w:r w:rsidR="00F16586">
        <w:t>. F</w:t>
      </w:r>
      <w:r>
        <w:t xml:space="preserve">uture studies </w:t>
      </w:r>
      <w:r w:rsidR="00F16586">
        <w:t>c</w:t>
      </w:r>
      <w:r>
        <w:t xml:space="preserve">ould consider the inclusion of compressed </w:t>
      </w:r>
      <w:r w:rsidR="00F16586">
        <w:t xml:space="preserve">nitrogen </w:t>
      </w:r>
      <w:r>
        <w:t xml:space="preserve">into this model </w:t>
      </w:r>
      <w:r w:rsidR="00F16586">
        <w:t xml:space="preserve">as an anaerobic condition </w:t>
      </w:r>
      <w:r>
        <w:t xml:space="preserve">to </w:t>
      </w:r>
      <w:r w:rsidR="00BF3940">
        <w:t xml:space="preserve">study of a range of anoxic and </w:t>
      </w:r>
      <w:proofErr w:type="spellStart"/>
      <w:r w:rsidR="00BF3940">
        <w:t>oxic</w:t>
      </w:r>
      <w:proofErr w:type="spellEnd"/>
      <w:r w:rsidR="00BF3940">
        <w:t xml:space="preserve"> conditions and corresponding aerobic and anaerobic</w:t>
      </w:r>
      <w:r>
        <w:t xml:space="preserve"> microbiota found in</w:t>
      </w:r>
      <w:r w:rsidR="000C767A">
        <w:t xml:space="preserve"> airway</w:t>
      </w:r>
      <w:r>
        <w:t xml:space="preserve"> microbial communities</w:t>
      </w:r>
      <w:r w:rsidR="00BF3940">
        <w:t>.</w:t>
      </w:r>
      <w:r>
        <w:t xml:space="preserve"> </w:t>
      </w:r>
    </w:p>
    <w:p w14:paraId="2F63C6AD" w14:textId="77777777" w:rsidR="00401CBF" w:rsidRDefault="00401CBF" w:rsidP="00401CBF"/>
    <w:p w14:paraId="4F3A57AE" w14:textId="65423FD9" w:rsidR="005938E1" w:rsidRDefault="00D61414" w:rsidP="00401CBF">
      <w:r>
        <w:t>The</w:t>
      </w:r>
      <w:r w:rsidR="00E43153">
        <w:t xml:space="preserve"> key principles outlined i</w:t>
      </w:r>
      <w:r w:rsidR="000C767A">
        <w:t>n</w:t>
      </w:r>
      <w:r w:rsidR="00E43153">
        <w:t xml:space="preserve"> these protocols </w:t>
      </w:r>
      <w:r>
        <w:t xml:space="preserve">may </w:t>
      </w:r>
      <w:r w:rsidR="00E43153">
        <w:t xml:space="preserve">be instructive for the </w:t>
      </w:r>
      <w:r w:rsidR="00902C21">
        <w:t xml:space="preserve">conduct of similar studies </w:t>
      </w:r>
      <w:r w:rsidR="00CA5AF1">
        <w:t>related to the influence of oxygen on complex microbial communities or common lung pathogens. Oxygen is the most common therapy used in t</w:t>
      </w:r>
      <w:r w:rsidR="00D2098B">
        <w:t>reating</w:t>
      </w:r>
      <w:r w:rsidR="00CA5AF1">
        <w:t xml:space="preserve"> </w:t>
      </w:r>
      <w:r>
        <w:t xml:space="preserve">all advanced </w:t>
      </w:r>
      <w:r w:rsidR="00CA5AF1">
        <w:t>lung diseases</w:t>
      </w:r>
      <w:r w:rsidR="00D2098B">
        <w:t>,</w:t>
      </w:r>
      <w:r w:rsidR="00CA5AF1">
        <w:t xml:space="preserve"> and a better understanding of how it might lead to collateral unanticipated effects on </w:t>
      </w:r>
      <w:r w:rsidR="000C767A">
        <w:t xml:space="preserve">airway </w:t>
      </w:r>
      <w:r w:rsidR="00CA5AF1">
        <w:t>microbial communities</w:t>
      </w:r>
      <w:r w:rsidR="007F7FDD">
        <w:t xml:space="preserve"> and common respiratory pathogens</w:t>
      </w:r>
      <w:r w:rsidR="00CA5AF1">
        <w:t xml:space="preserve"> will be important for the care of </w:t>
      </w:r>
      <w:proofErr w:type="spellStart"/>
      <w:r w:rsidR="00273815">
        <w:t>pw</w:t>
      </w:r>
      <w:r w:rsidR="00CA5AF1">
        <w:t>CF</w:t>
      </w:r>
      <w:proofErr w:type="spellEnd"/>
      <w:r w:rsidR="00CA5AF1">
        <w:t xml:space="preserve"> and other chronic lung diseases.</w:t>
      </w:r>
    </w:p>
    <w:p w14:paraId="3CE7CDE5" w14:textId="77777777" w:rsidR="0018398D" w:rsidRDefault="0018398D">
      <w:pPr>
        <w:rPr>
          <w:color w:val="000000"/>
        </w:rPr>
      </w:pPr>
    </w:p>
    <w:p w14:paraId="59F37CC4" w14:textId="55EA3646" w:rsidR="006E4797" w:rsidRDefault="00551D82">
      <w:pPr>
        <w:pBdr>
          <w:top w:val="nil"/>
          <w:left w:val="nil"/>
          <w:bottom w:val="nil"/>
          <w:right w:val="nil"/>
          <w:between w:val="nil"/>
        </w:pBdr>
        <w:rPr>
          <w:color w:val="808080"/>
        </w:rPr>
      </w:pPr>
      <w:r>
        <w:rPr>
          <w:b/>
          <w:color w:val="000000"/>
        </w:rPr>
        <w:t>ACKNOWLEDGMENTS:</w:t>
      </w:r>
    </w:p>
    <w:p w14:paraId="4DEE6774" w14:textId="524801FE" w:rsidR="00FC5603" w:rsidRPr="00834AE2" w:rsidRDefault="00D438EF" w:rsidP="00834AE2">
      <w:r>
        <w:t xml:space="preserve">Part of this work was performed at </w:t>
      </w:r>
      <w:r w:rsidR="00FC5603" w:rsidRPr="00FC5603">
        <w:t>Marine Biological Lab</w:t>
      </w:r>
      <w:r>
        <w:t xml:space="preserve"> with support from Marine Biological Lab,</w:t>
      </w:r>
      <w:r w:rsidR="00FC5603" w:rsidRPr="00FC5603">
        <w:t xml:space="preserve"> DOE (DE-SC0016127), NSF (MCB1822263), HHMI (grant number 5600373), and a gift from the Simons Foundation.</w:t>
      </w:r>
    </w:p>
    <w:p w14:paraId="25B2FBBD" w14:textId="77777777" w:rsidR="006E4797" w:rsidRDefault="006E4797">
      <w:pPr>
        <w:rPr>
          <w:b/>
        </w:rPr>
      </w:pPr>
    </w:p>
    <w:p w14:paraId="5E703EBA" w14:textId="10F0B8BE" w:rsidR="006E4797" w:rsidRDefault="00551D82">
      <w:pPr>
        <w:pBdr>
          <w:top w:val="nil"/>
          <w:left w:val="nil"/>
          <w:bottom w:val="nil"/>
          <w:right w:val="nil"/>
          <w:between w:val="nil"/>
        </w:pBdr>
        <w:rPr>
          <w:color w:val="808080"/>
        </w:rPr>
      </w:pPr>
      <w:r>
        <w:rPr>
          <w:b/>
          <w:color w:val="000000"/>
        </w:rPr>
        <w:t>DISCLOSURES:</w:t>
      </w:r>
    </w:p>
    <w:p w14:paraId="77CF57A4" w14:textId="6E43BF2B" w:rsidR="00983FAD" w:rsidRPr="00834AE2" w:rsidRDefault="00D438EF" w:rsidP="00915CB9">
      <w:r>
        <w:t>The authors have no conflicts of interest to disclose.</w:t>
      </w:r>
    </w:p>
    <w:p w14:paraId="662E4E81" w14:textId="77777777" w:rsidR="006E4797" w:rsidRDefault="006E4797">
      <w:pPr>
        <w:rPr>
          <w:b/>
          <w:color w:val="808080"/>
        </w:rPr>
      </w:pPr>
    </w:p>
    <w:p w14:paraId="08B8748D" w14:textId="17FA79F8" w:rsidR="00592A70" w:rsidRDefault="00915CB9" w:rsidP="00915CB9">
      <w:pPr>
        <w:pBdr>
          <w:top w:val="nil"/>
          <w:left w:val="nil"/>
          <w:bottom w:val="nil"/>
          <w:right w:val="nil"/>
          <w:between w:val="nil"/>
        </w:pBdr>
        <w:rPr>
          <w:color w:val="7F7F7F"/>
        </w:rPr>
      </w:pPr>
      <w:r>
        <w:rPr>
          <w:b/>
        </w:rPr>
        <w:t>REFERENCES:</w:t>
      </w:r>
    </w:p>
    <w:p w14:paraId="1943AD8A" w14:textId="7D1FB849" w:rsidR="003D27F5" w:rsidRPr="003D27F5" w:rsidRDefault="00592A70" w:rsidP="0094594E">
      <w:pPr>
        <w:pStyle w:val="EndNoteBibliography"/>
        <w:rPr>
          <w:noProof/>
        </w:rPr>
      </w:pPr>
      <w:r>
        <w:rPr>
          <w:color w:val="7F7F7F"/>
        </w:rPr>
        <w:fldChar w:fldCharType="begin"/>
      </w:r>
      <w:r>
        <w:rPr>
          <w:color w:val="7F7F7F"/>
        </w:rPr>
        <w:instrText xml:space="preserve"> ADDIN EN.REFLIST </w:instrText>
      </w:r>
      <w:r>
        <w:rPr>
          <w:color w:val="7F7F7F"/>
        </w:rPr>
        <w:fldChar w:fldCharType="separate"/>
      </w:r>
      <w:r w:rsidR="003D27F5" w:rsidRPr="003D27F5">
        <w:rPr>
          <w:noProof/>
        </w:rPr>
        <w:t>1</w:t>
      </w:r>
      <w:r w:rsidR="003D27F5" w:rsidRPr="003D27F5">
        <w:rPr>
          <w:noProof/>
        </w:rPr>
        <w:tab/>
        <w:t>Carmody, L. A.</w:t>
      </w:r>
      <w:r w:rsidR="003D27F5" w:rsidRPr="003D27F5">
        <w:rPr>
          <w:i/>
          <w:noProof/>
        </w:rPr>
        <w:t xml:space="preserve"> </w:t>
      </w:r>
      <w:r w:rsidR="00B92949" w:rsidRPr="00B92949">
        <w:rPr>
          <w:noProof/>
        </w:rPr>
        <w:t>et al</w:t>
      </w:r>
      <w:r w:rsidR="003D27F5" w:rsidRPr="003D27F5">
        <w:rPr>
          <w:i/>
          <w:noProof/>
        </w:rPr>
        <w:t>.</w:t>
      </w:r>
      <w:r w:rsidR="003D27F5" w:rsidRPr="003D27F5">
        <w:rPr>
          <w:noProof/>
        </w:rPr>
        <w:t xml:space="preserve"> Fluctuations in airway bacterial communities associated with clinical states and disease stages in cystic fibrosis. </w:t>
      </w:r>
      <w:r w:rsidR="003D27F5" w:rsidRPr="003D27F5">
        <w:rPr>
          <w:i/>
          <w:noProof/>
        </w:rPr>
        <w:t>PLoS One.</w:t>
      </w:r>
      <w:r w:rsidR="003D27F5" w:rsidRPr="003D27F5">
        <w:rPr>
          <w:noProof/>
        </w:rPr>
        <w:t xml:space="preserve"> </w:t>
      </w:r>
      <w:r w:rsidR="003D27F5" w:rsidRPr="003D27F5">
        <w:rPr>
          <w:b/>
          <w:noProof/>
        </w:rPr>
        <w:t>13</w:t>
      </w:r>
      <w:r w:rsidR="003D27F5" w:rsidRPr="003D27F5">
        <w:rPr>
          <w:noProof/>
        </w:rPr>
        <w:t xml:space="preserve"> (3), e0194060</w:t>
      </w:r>
      <w:r w:rsidR="00B92949">
        <w:rPr>
          <w:noProof/>
        </w:rPr>
        <w:t xml:space="preserve"> </w:t>
      </w:r>
      <w:r w:rsidR="003D27F5" w:rsidRPr="003D27F5">
        <w:rPr>
          <w:noProof/>
        </w:rPr>
        <w:t>(2018).</w:t>
      </w:r>
    </w:p>
    <w:p w14:paraId="54B50D99" w14:textId="2376FC0F" w:rsidR="003D27F5" w:rsidRPr="003D27F5" w:rsidRDefault="003D27F5" w:rsidP="0094594E">
      <w:pPr>
        <w:pStyle w:val="EndNoteBibliography"/>
        <w:rPr>
          <w:noProof/>
        </w:rPr>
      </w:pPr>
      <w:r w:rsidRPr="003D27F5">
        <w:rPr>
          <w:noProof/>
        </w:rPr>
        <w:t>2</w:t>
      </w:r>
      <w:r w:rsidRPr="003D27F5">
        <w:rPr>
          <w:noProof/>
        </w:rPr>
        <w:tab/>
        <w:t>Acosta, N.</w:t>
      </w:r>
      <w:r w:rsidRPr="003D27F5">
        <w:rPr>
          <w:i/>
          <w:noProof/>
        </w:rPr>
        <w:t xml:space="preserve"> </w:t>
      </w:r>
      <w:r w:rsidR="00B92949" w:rsidRPr="00B92949">
        <w:rPr>
          <w:noProof/>
        </w:rPr>
        <w:t>et al</w:t>
      </w:r>
      <w:r w:rsidRPr="003D27F5">
        <w:rPr>
          <w:i/>
          <w:noProof/>
        </w:rPr>
        <w:t>.</w:t>
      </w:r>
      <w:r w:rsidRPr="003D27F5">
        <w:rPr>
          <w:noProof/>
        </w:rPr>
        <w:t xml:space="preserve"> Sputum microbiota is predictive of long-term clinical outcomes in young adults with cystic fibrosis. </w:t>
      </w:r>
      <w:r w:rsidRPr="003D27F5">
        <w:rPr>
          <w:i/>
          <w:noProof/>
        </w:rPr>
        <w:t>Thorax.</w:t>
      </w:r>
      <w:r w:rsidRPr="003D27F5">
        <w:rPr>
          <w:noProof/>
        </w:rPr>
        <w:t xml:space="preserve"> </w:t>
      </w:r>
      <w:r w:rsidRPr="003D27F5">
        <w:rPr>
          <w:b/>
          <w:noProof/>
        </w:rPr>
        <w:t>73</w:t>
      </w:r>
      <w:r w:rsidRPr="003D27F5">
        <w:rPr>
          <w:noProof/>
        </w:rPr>
        <w:t xml:space="preserve"> (11), 1016</w:t>
      </w:r>
      <w:r w:rsidR="00B92949">
        <w:rPr>
          <w:noProof/>
        </w:rPr>
        <w:t>–</w:t>
      </w:r>
      <w:r w:rsidRPr="003D27F5">
        <w:rPr>
          <w:noProof/>
        </w:rPr>
        <w:t>1025</w:t>
      </w:r>
      <w:r w:rsidR="00B92949">
        <w:rPr>
          <w:noProof/>
        </w:rPr>
        <w:t xml:space="preserve"> </w:t>
      </w:r>
      <w:r w:rsidRPr="003D27F5">
        <w:rPr>
          <w:noProof/>
        </w:rPr>
        <w:t>(2018).</w:t>
      </w:r>
    </w:p>
    <w:p w14:paraId="0FA3C9D0" w14:textId="6191BF61" w:rsidR="003D27F5" w:rsidRPr="003D27F5" w:rsidRDefault="003D27F5" w:rsidP="0094594E">
      <w:pPr>
        <w:pStyle w:val="EndNoteBibliography"/>
        <w:rPr>
          <w:noProof/>
        </w:rPr>
      </w:pPr>
      <w:r w:rsidRPr="003D27F5">
        <w:rPr>
          <w:noProof/>
        </w:rPr>
        <w:t>3</w:t>
      </w:r>
      <w:r w:rsidRPr="003D27F5">
        <w:rPr>
          <w:noProof/>
        </w:rPr>
        <w:tab/>
        <w:t>Muhlebach, M. S.</w:t>
      </w:r>
      <w:r w:rsidRPr="003D27F5">
        <w:rPr>
          <w:i/>
          <w:noProof/>
        </w:rPr>
        <w:t xml:space="preserve"> </w:t>
      </w:r>
      <w:r w:rsidR="00B92949" w:rsidRPr="00B92949">
        <w:rPr>
          <w:noProof/>
        </w:rPr>
        <w:t>et al</w:t>
      </w:r>
      <w:r w:rsidRPr="003D27F5">
        <w:rPr>
          <w:i/>
          <w:noProof/>
        </w:rPr>
        <w:t>.</w:t>
      </w:r>
      <w:r w:rsidRPr="003D27F5">
        <w:rPr>
          <w:noProof/>
        </w:rPr>
        <w:t xml:space="preserve"> Initial acquisition and succession of the cystic fibrosis lung microbiome is associated with disease progression in infants and preschool children. </w:t>
      </w:r>
      <w:r w:rsidRPr="003D27F5">
        <w:rPr>
          <w:i/>
          <w:noProof/>
        </w:rPr>
        <w:t>PLoS Pathog</w:t>
      </w:r>
      <w:r>
        <w:rPr>
          <w:i/>
          <w:noProof/>
        </w:rPr>
        <w:t>ens</w:t>
      </w:r>
      <w:r w:rsidRPr="003D27F5">
        <w:rPr>
          <w:i/>
          <w:noProof/>
        </w:rPr>
        <w:t>.</w:t>
      </w:r>
      <w:r w:rsidRPr="003D27F5">
        <w:rPr>
          <w:noProof/>
        </w:rPr>
        <w:t xml:space="preserve"> </w:t>
      </w:r>
      <w:r w:rsidRPr="003D27F5">
        <w:rPr>
          <w:b/>
          <w:noProof/>
        </w:rPr>
        <w:t>14</w:t>
      </w:r>
      <w:r w:rsidRPr="003D27F5">
        <w:rPr>
          <w:noProof/>
        </w:rPr>
        <w:t xml:space="preserve"> (1), e1006798</w:t>
      </w:r>
      <w:r w:rsidR="00B92949">
        <w:rPr>
          <w:noProof/>
        </w:rPr>
        <w:t xml:space="preserve"> </w:t>
      </w:r>
      <w:r w:rsidRPr="003D27F5">
        <w:rPr>
          <w:noProof/>
        </w:rPr>
        <w:t>(2018).</w:t>
      </w:r>
    </w:p>
    <w:p w14:paraId="1F9AE24E" w14:textId="21206802" w:rsidR="003D27F5" w:rsidRPr="003D27F5" w:rsidRDefault="003D27F5" w:rsidP="0094594E">
      <w:pPr>
        <w:pStyle w:val="EndNoteBibliography"/>
        <w:rPr>
          <w:noProof/>
        </w:rPr>
      </w:pPr>
      <w:r w:rsidRPr="003D27F5">
        <w:rPr>
          <w:noProof/>
        </w:rPr>
        <w:t>4</w:t>
      </w:r>
      <w:r w:rsidRPr="003D27F5">
        <w:rPr>
          <w:noProof/>
        </w:rPr>
        <w:tab/>
        <w:t>Zolin, A., Bossi, A., Cirilli, N., Kashirskaya, N.</w:t>
      </w:r>
      <w:r w:rsidR="00B92949">
        <w:rPr>
          <w:noProof/>
        </w:rPr>
        <w:t>,</w:t>
      </w:r>
      <w:r w:rsidRPr="003D27F5">
        <w:rPr>
          <w:noProof/>
        </w:rPr>
        <w:t xml:space="preserve"> Padoan, R. Cystic </w:t>
      </w:r>
      <w:r w:rsidR="00B92949" w:rsidRPr="003D27F5">
        <w:rPr>
          <w:noProof/>
        </w:rPr>
        <w:t xml:space="preserve">fibrosis mortality in childhood. </w:t>
      </w:r>
      <w:r w:rsidR="00B92949">
        <w:rPr>
          <w:noProof/>
        </w:rPr>
        <w:t>D</w:t>
      </w:r>
      <w:r w:rsidR="00B92949" w:rsidRPr="003D27F5">
        <w:rPr>
          <w:noProof/>
        </w:rPr>
        <w:t xml:space="preserve">ata from </w:t>
      </w:r>
      <w:r w:rsidR="00B92949">
        <w:rPr>
          <w:noProof/>
        </w:rPr>
        <w:t>E</w:t>
      </w:r>
      <w:r w:rsidR="00B92949" w:rsidRPr="003D27F5">
        <w:rPr>
          <w:noProof/>
        </w:rPr>
        <w:t>uropean cystic fibrosis society patient registr</w:t>
      </w:r>
      <w:r w:rsidRPr="003D27F5">
        <w:rPr>
          <w:noProof/>
        </w:rPr>
        <w:t xml:space="preserve">y. </w:t>
      </w:r>
      <w:r w:rsidRPr="003D27F5">
        <w:rPr>
          <w:i/>
          <w:noProof/>
        </w:rPr>
        <w:t>International Journal of Environmental Research and Public Health.</w:t>
      </w:r>
      <w:r w:rsidRPr="003D27F5">
        <w:rPr>
          <w:noProof/>
        </w:rPr>
        <w:t xml:space="preserve"> </w:t>
      </w:r>
      <w:r w:rsidRPr="003D27F5">
        <w:rPr>
          <w:b/>
          <w:noProof/>
        </w:rPr>
        <w:t>15</w:t>
      </w:r>
      <w:r w:rsidRPr="003D27F5">
        <w:rPr>
          <w:noProof/>
        </w:rPr>
        <w:t xml:space="preserve"> (9)</w:t>
      </w:r>
      <w:r w:rsidR="00B92949">
        <w:rPr>
          <w:noProof/>
        </w:rPr>
        <w:t xml:space="preserve"> </w:t>
      </w:r>
      <w:r w:rsidRPr="003D27F5">
        <w:rPr>
          <w:noProof/>
        </w:rPr>
        <w:t>(2018).</w:t>
      </w:r>
    </w:p>
    <w:p w14:paraId="7A801608" w14:textId="121E4A0A" w:rsidR="003D27F5" w:rsidRPr="003D27F5" w:rsidRDefault="003D27F5" w:rsidP="0094594E">
      <w:pPr>
        <w:pStyle w:val="EndNoteBibliography"/>
        <w:rPr>
          <w:noProof/>
        </w:rPr>
      </w:pPr>
      <w:r w:rsidRPr="003D27F5">
        <w:rPr>
          <w:noProof/>
        </w:rPr>
        <w:t>5</w:t>
      </w:r>
      <w:r w:rsidRPr="003D27F5">
        <w:rPr>
          <w:noProof/>
        </w:rPr>
        <w:tab/>
        <w:t>Ramos, K. J.</w:t>
      </w:r>
      <w:r w:rsidRPr="003D27F5">
        <w:rPr>
          <w:i/>
          <w:noProof/>
        </w:rPr>
        <w:t xml:space="preserve"> </w:t>
      </w:r>
      <w:r w:rsidR="00B92949" w:rsidRPr="00B92949">
        <w:rPr>
          <w:noProof/>
        </w:rPr>
        <w:t>et al</w:t>
      </w:r>
      <w:r w:rsidRPr="003D27F5">
        <w:rPr>
          <w:i/>
          <w:noProof/>
        </w:rPr>
        <w:t>.</w:t>
      </w:r>
      <w:r w:rsidRPr="003D27F5">
        <w:rPr>
          <w:noProof/>
        </w:rPr>
        <w:t xml:space="preserve"> Heterogeneity in </w:t>
      </w:r>
      <w:r w:rsidR="00B92949" w:rsidRPr="003D27F5">
        <w:rPr>
          <w:noProof/>
        </w:rPr>
        <w:t>survival in adult patients with cystic fibrosis with</w:t>
      </w:r>
      <w:r w:rsidRPr="003D27F5">
        <w:rPr>
          <w:noProof/>
        </w:rPr>
        <w:t xml:space="preserve"> FEV1 &lt; 30% of </w:t>
      </w:r>
      <w:r w:rsidR="00B92949" w:rsidRPr="003D27F5">
        <w:rPr>
          <w:noProof/>
        </w:rPr>
        <w:t>predicted in the</w:t>
      </w:r>
      <w:r w:rsidRPr="003D27F5">
        <w:rPr>
          <w:noProof/>
        </w:rPr>
        <w:t xml:space="preserve"> United States. </w:t>
      </w:r>
      <w:r w:rsidRPr="003D27F5">
        <w:rPr>
          <w:i/>
          <w:noProof/>
        </w:rPr>
        <w:t>Chest.</w:t>
      </w:r>
      <w:r w:rsidRPr="003D27F5">
        <w:rPr>
          <w:noProof/>
        </w:rPr>
        <w:t xml:space="preserve"> </w:t>
      </w:r>
      <w:r w:rsidRPr="003D27F5">
        <w:rPr>
          <w:b/>
          <w:noProof/>
        </w:rPr>
        <w:t>151</w:t>
      </w:r>
      <w:r w:rsidRPr="003D27F5">
        <w:rPr>
          <w:noProof/>
        </w:rPr>
        <w:t xml:space="preserve"> (6), 1320</w:t>
      </w:r>
      <w:r w:rsidR="00B92949">
        <w:rPr>
          <w:noProof/>
        </w:rPr>
        <w:t>–</w:t>
      </w:r>
      <w:r w:rsidRPr="003D27F5">
        <w:rPr>
          <w:noProof/>
        </w:rPr>
        <w:t>1328</w:t>
      </w:r>
      <w:r w:rsidR="00B92949">
        <w:rPr>
          <w:noProof/>
        </w:rPr>
        <w:t xml:space="preserve"> </w:t>
      </w:r>
      <w:r w:rsidRPr="003D27F5">
        <w:rPr>
          <w:noProof/>
        </w:rPr>
        <w:t>(2017).</w:t>
      </w:r>
    </w:p>
    <w:p w14:paraId="342196C4" w14:textId="4A5D2FC6" w:rsidR="003D27F5" w:rsidRPr="003D27F5" w:rsidRDefault="003D27F5" w:rsidP="0094594E">
      <w:pPr>
        <w:pStyle w:val="EndNoteBibliography"/>
        <w:rPr>
          <w:noProof/>
        </w:rPr>
      </w:pPr>
      <w:r w:rsidRPr="003D27F5">
        <w:rPr>
          <w:noProof/>
        </w:rPr>
        <w:t>6</w:t>
      </w:r>
      <w:r w:rsidRPr="003D27F5">
        <w:rPr>
          <w:noProof/>
        </w:rPr>
        <w:tab/>
        <w:t>Ramos, K. J.</w:t>
      </w:r>
      <w:r w:rsidRPr="003D27F5">
        <w:rPr>
          <w:i/>
          <w:noProof/>
        </w:rPr>
        <w:t xml:space="preserve"> </w:t>
      </w:r>
      <w:r w:rsidR="00B92949" w:rsidRPr="00B92949">
        <w:rPr>
          <w:noProof/>
        </w:rPr>
        <w:t>et al</w:t>
      </w:r>
      <w:r w:rsidRPr="003D27F5">
        <w:rPr>
          <w:i/>
          <w:noProof/>
        </w:rPr>
        <w:t>.</w:t>
      </w:r>
      <w:r w:rsidRPr="003D27F5">
        <w:rPr>
          <w:noProof/>
        </w:rPr>
        <w:t xml:space="preserve"> Predictors of non-referral of patients with cystic fibrosis for lung transplant evaluation in the United States. </w:t>
      </w:r>
      <w:r w:rsidR="00B92949" w:rsidRPr="0094594E">
        <w:rPr>
          <w:i/>
          <w:iCs/>
          <w:noProof/>
        </w:rPr>
        <w:t>Journal of Cystic Fibrosis</w:t>
      </w:r>
      <w:r w:rsidRPr="003D27F5">
        <w:rPr>
          <w:i/>
          <w:noProof/>
        </w:rPr>
        <w:t>.</w:t>
      </w:r>
      <w:r w:rsidRPr="003D27F5">
        <w:rPr>
          <w:noProof/>
        </w:rPr>
        <w:t xml:space="preserve"> </w:t>
      </w:r>
      <w:r w:rsidRPr="003D27F5">
        <w:rPr>
          <w:b/>
          <w:noProof/>
        </w:rPr>
        <w:t>15</w:t>
      </w:r>
      <w:r w:rsidRPr="003D27F5">
        <w:rPr>
          <w:noProof/>
        </w:rPr>
        <w:t xml:space="preserve"> (2), 196</w:t>
      </w:r>
      <w:r w:rsidR="00B92949">
        <w:rPr>
          <w:noProof/>
        </w:rPr>
        <w:t>–</w:t>
      </w:r>
      <w:r w:rsidRPr="003D27F5">
        <w:rPr>
          <w:noProof/>
        </w:rPr>
        <w:t>203 (2016).</w:t>
      </w:r>
    </w:p>
    <w:p w14:paraId="4CFEA25A" w14:textId="4B7FB90B" w:rsidR="003D27F5" w:rsidRPr="003D27F5" w:rsidRDefault="003D27F5" w:rsidP="0094594E">
      <w:pPr>
        <w:pStyle w:val="EndNoteBibliography"/>
        <w:rPr>
          <w:noProof/>
        </w:rPr>
      </w:pPr>
      <w:r w:rsidRPr="003D27F5">
        <w:rPr>
          <w:noProof/>
        </w:rPr>
        <w:t>7</w:t>
      </w:r>
      <w:r w:rsidRPr="003D27F5">
        <w:rPr>
          <w:noProof/>
        </w:rPr>
        <w:tab/>
        <w:t>Girardis, M.</w:t>
      </w:r>
      <w:r w:rsidRPr="003D27F5">
        <w:rPr>
          <w:i/>
          <w:noProof/>
        </w:rPr>
        <w:t xml:space="preserve"> </w:t>
      </w:r>
      <w:r w:rsidR="00B92949" w:rsidRPr="00B92949">
        <w:rPr>
          <w:noProof/>
        </w:rPr>
        <w:t>et al</w:t>
      </w:r>
      <w:r w:rsidRPr="003D27F5">
        <w:rPr>
          <w:i/>
          <w:noProof/>
        </w:rPr>
        <w:t>.</w:t>
      </w:r>
      <w:r w:rsidRPr="003D27F5">
        <w:rPr>
          <w:noProof/>
        </w:rPr>
        <w:t xml:space="preserve"> Effect of </w:t>
      </w:r>
      <w:r w:rsidR="00B92949" w:rsidRPr="003D27F5">
        <w:rPr>
          <w:noProof/>
        </w:rPr>
        <w:t>conservative vs conventional oxygen therapy on mortality among patients in an intensive care un</w:t>
      </w:r>
      <w:r w:rsidRPr="003D27F5">
        <w:rPr>
          <w:noProof/>
        </w:rPr>
        <w:t xml:space="preserve">it: The </w:t>
      </w:r>
      <w:r w:rsidR="00B92949">
        <w:rPr>
          <w:noProof/>
        </w:rPr>
        <w:t>O</w:t>
      </w:r>
      <w:r w:rsidR="00B92949" w:rsidRPr="003D27F5">
        <w:rPr>
          <w:noProof/>
        </w:rPr>
        <w:t>xygen-</w:t>
      </w:r>
      <w:r w:rsidR="00B92949">
        <w:rPr>
          <w:noProof/>
        </w:rPr>
        <w:t>ICU</w:t>
      </w:r>
      <w:r w:rsidR="00B92949" w:rsidRPr="003D27F5">
        <w:rPr>
          <w:noProof/>
        </w:rPr>
        <w:t xml:space="preserve"> randomized clinical t</w:t>
      </w:r>
      <w:r w:rsidRPr="003D27F5">
        <w:rPr>
          <w:noProof/>
        </w:rPr>
        <w:t xml:space="preserve">rial. </w:t>
      </w:r>
      <w:r w:rsidRPr="003D27F5">
        <w:rPr>
          <w:i/>
          <w:noProof/>
        </w:rPr>
        <w:t>JAMA.</w:t>
      </w:r>
      <w:r w:rsidRPr="003D27F5">
        <w:rPr>
          <w:noProof/>
        </w:rPr>
        <w:t xml:space="preserve"> </w:t>
      </w:r>
      <w:r w:rsidRPr="003D27F5">
        <w:rPr>
          <w:b/>
          <w:noProof/>
        </w:rPr>
        <w:t>316</w:t>
      </w:r>
      <w:r w:rsidRPr="003D27F5">
        <w:rPr>
          <w:noProof/>
        </w:rPr>
        <w:t xml:space="preserve"> (15), 1583-1589</w:t>
      </w:r>
      <w:r w:rsidR="00B92949">
        <w:rPr>
          <w:noProof/>
        </w:rPr>
        <w:t xml:space="preserve"> </w:t>
      </w:r>
      <w:r w:rsidRPr="003D27F5">
        <w:rPr>
          <w:noProof/>
        </w:rPr>
        <w:t>(2016).</w:t>
      </w:r>
    </w:p>
    <w:p w14:paraId="2E8A4C16" w14:textId="65B696E4" w:rsidR="003D27F5" w:rsidRPr="003D27F5" w:rsidRDefault="003D27F5" w:rsidP="0094594E">
      <w:pPr>
        <w:pStyle w:val="EndNoteBibliography"/>
        <w:rPr>
          <w:noProof/>
        </w:rPr>
      </w:pPr>
      <w:r w:rsidRPr="003D27F5">
        <w:rPr>
          <w:noProof/>
        </w:rPr>
        <w:t>8</w:t>
      </w:r>
      <w:r w:rsidRPr="003D27F5">
        <w:rPr>
          <w:noProof/>
        </w:rPr>
        <w:tab/>
        <w:t>Comstock, W. J.</w:t>
      </w:r>
      <w:r w:rsidRPr="003D27F5">
        <w:rPr>
          <w:i/>
          <w:noProof/>
        </w:rPr>
        <w:t xml:space="preserve"> </w:t>
      </w:r>
      <w:r w:rsidR="00B92949" w:rsidRPr="00B92949">
        <w:rPr>
          <w:noProof/>
        </w:rPr>
        <w:t>et al</w:t>
      </w:r>
      <w:r w:rsidRPr="003D27F5">
        <w:rPr>
          <w:i/>
          <w:noProof/>
        </w:rPr>
        <w:t>.</w:t>
      </w:r>
      <w:r w:rsidRPr="003D27F5">
        <w:rPr>
          <w:noProof/>
        </w:rPr>
        <w:t xml:space="preserve"> The WinCF </w:t>
      </w:r>
      <w:r w:rsidR="00B92949" w:rsidRPr="003D27F5">
        <w:rPr>
          <w:noProof/>
        </w:rPr>
        <w:t>m</w:t>
      </w:r>
      <w:r w:rsidRPr="003D27F5">
        <w:rPr>
          <w:noProof/>
        </w:rPr>
        <w:t xml:space="preserve">odel - An </w:t>
      </w:r>
      <w:r w:rsidR="00B92949" w:rsidRPr="003D27F5">
        <w:rPr>
          <w:noProof/>
        </w:rPr>
        <w:t>inexpensive and tractable microcosm of a mucus plugged bronchiole to study the microbiology of lung infe</w:t>
      </w:r>
      <w:r w:rsidRPr="003D27F5">
        <w:rPr>
          <w:noProof/>
        </w:rPr>
        <w:t xml:space="preserve">ctions. </w:t>
      </w:r>
      <w:r w:rsidRPr="003D27F5">
        <w:rPr>
          <w:i/>
          <w:noProof/>
        </w:rPr>
        <w:t>J</w:t>
      </w:r>
      <w:r>
        <w:rPr>
          <w:i/>
          <w:noProof/>
        </w:rPr>
        <w:t>ournal of</w:t>
      </w:r>
      <w:r w:rsidRPr="003D27F5">
        <w:rPr>
          <w:i/>
          <w:noProof/>
        </w:rPr>
        <w:t xml:space="preserve"> Vis</w:t>
      </w:r>
      <w:r>
        <w:rPr>
          <w:i/>
          <w:noProof/>
        </w:rPr>
        <w:t>ualized</w:t>
      </w:r>
      <w:r w:rsidRPr="003D27F5">
        <w:rPr>
          <w:i/>
          <w:noProof/>
        </w:rPr>
        <w:t xml:space="preserve"> Exp</w:t>
      </w:r>
      <w:r>
        <w:rPr>
          <w:i/>
          <w:noProof/>
        </w:rPr>
        <w:t>eriments</w:t>
      </w:r>
      <w:r w:rsidR="00B92949">
        <w:rPr>
          <w:i/>
          <w:noProof/>
        </w:rPr>
        <w:t>: JoVE</w:t>
      </w:r>
      <w:r w:rsidRPr="003D27F5">
        <w:rPr>
          <w:i/>
          <w:noProof/>
        </w:rPr>
        <w:t>.</w:t>
      </w:r>
      <w:r w:rsidRPr="003D27F5">
        <w:rPr>
          <w:noProof/>
        </w:rPr>
        <w:t xml:space="preserve"> </w:t>
      </w:r>
      <w:r w:rsidRPr="0094594E">
        <w:rPr>
          <w:b/>
          <w:bCs/>
          <w:noProof/>
        </w:rPr>
        <w:t>123</w:t>
      </w:r>
      <w:r w:rsidRPr="003D27F5">
        <w:rPr>
          <w:noProof/>
        </w:rPr>
        <w:t>, 55532 (2017).</w:t>
      </w:r>
    </w:p>
    <w:p w14:paraId="0A990650" w14:textId="33057A2A" w:rsidR="003D27F5" w:rsidRPr="003D27F5" w:rsidRDefault="003D27F5" w:rsidP="0094594E">
      <w:pPr>
        <w:pStyle w:val="EndNoteBibliography"/>
        <w:rPr>
          <w:noProof/>
        </w:rPr>
      </w:pPr>
      <w:r w:rsidRPr="003D27F5">
        <w:rPr>
          <w:noProof/>
        </w:rPr>
        <w:t>9</w:t>
      </w:r>
      <w:r w:rsidRPr="003D27F5">
        <w:rPr>
          <w:noProof/>
        </w:rPr>
        <w:tab/>
        <w:t xml:space="preserve">Diraviam Dinesh, S. Artificial </w:t>
      </w:r>
      <w:r w:rsidR="00B92949" w:rsidRPr="003D27F5">
        <w:rPr>
          <w:noProof/>
        </w:rPr>
        <w:t>sputum me</w:t>
      </w:r>
      <w:r w:rsidRPr="003D27F5">
        <w:rPr>
          <w:noProof/>
        </w:rPr>
        <w:t xml:space="preserve">dium. </w:t>
      </w:r>
      <w:r w:rsidRPr="003D27F5">
        <w:rPr>
          <w:i/>
          <w:noProof/>
        </w:rPr>
        <w:t>Protocol Exchange.</w:t>
      </w:r>
      <w:r w:rsidRPr="003D27F5">
        <w:rPr>
          <w:noProof/>
        </w:rPr>
        <w:t xml:space="preserve"> </w:t>
      </w:r>
      <w:r w:rsidR="00B92949">
        <w:rPr>
          <w:noProof/>
        </w:rPr>
        <w:t xml:space="preserve">Protocol </w:t>
      </w:r>
      <w:r w:rsidR="00B92949" w:rsidRPr="0094594E">
        <w:rPr>
          <w:noProof/>
        </w:rPr>
        <w:t xml:space="preserve">(Version 1) </w:t>
      </w:r>
      <w:r w:rsidRPr="003D27F5">
        <w:rPr>
          <w:noProof/>
        </w:rPr>
        <w:lastRenderedPageBreak/>
        <w:t>(2010).</w:t>
      </w:r>
    </w:p>
    <w:p w14:paraId="0F07C531" w14:textId="7345E622" w:rsidR="003D27F5" w:rsidRPr="003D27F5" w:rsidRDefault="003D27F5" w:rsidP="0094594E">
      <w:pPr>
        <w:pStyle w:val="EndNoteBibliography"/>
        <w:rPr>
          <w:noProof/>
        </w:rPr>
      </w:pPr>
      <w:r w:rsidRPr="003D27F5">
        <w:rPr>
          <w:noProof/>
        </w:rPr>
        <w:t>10</w:t>
      </w:r>
      <w:r w:rsidRPr="003D27F5">
        <w:rPr>
          <w:noProof/>
        </w:rPr>
        <w:tab/>
        <w:t>Kirchner, S.</w:t>
      </w:r>
      <w:r w:rsidRPr="003D27F5">
        <w:rPr>
          <w:i/>
          <w:noProof/>
        </w:rPr>
        <w:t xml:space="preserve"> </w:t>
      </w:r>
      <w:r w:rsidR="00B92949" w:rsidRPr="00B92949">
        <w:rPr>
          <w:noProof/>
        </w:rPr>
        <w:t>et al</w:t>
      </w:r>
      <w:r w:rsidRPr="003D27F5">
        <w:rPr>
          <w:i/>
          <w:noProof/>
        </w:rPr>
        <w:t>.</w:t>
      </w:r>
      <w:r w:rsidRPr="003D27F5">
        <w:rPr>
          <w:noProof/>
        </w:rPr>
        <w:t xml:space="preserve"> Use of artificial sputum medium to test antibiotic efficacy against Pseudomonas aeruginosa in conditions more relevant to the cystic fibrosis lung. </w:t>
      </w:r>
      <w:r w:rsidRPr="003D27F5">
        <w:rPr>
          <w:i/>
          <w:noProof/>
        </w:rPr>
        <w:t>Journal of Visualized Experiments</w:t>
      </w:r>
      <w:r w:rsidR="00B92949">
        <w:rPr>
          <w:i/>
          <w:noProof/>
        </w:rPr>
        <w:t>: JoVE</w:t>
      </w:r>
      <w:r w:rsidRPr="003D27F5">
        <w:rPr>
          <w:i/>
          <w:noProof/>
        </w:rPr>
        <w:t>.</w:t>
      </w:r>
      <w:r w:rsidRPr="003D27F5">
        <w:rPr>
          <w:noProof/>
        </w:rPr>
        <w:t xml:space="preserve"> </w:t>
      </w:r>
      <w:r w:rsidRPr="0094594E">
        <w:rPr>
          <w:b/>
          <w:bCs/>
          <w:noProof/>
        </w:rPr>
        <w:t>64</w:t>
      </w:r>
      <w:r w:rsidRPr="003D27F5">
        <w:rPr>
          <w:noProof/>
        </w:rPr>
        <w:t>, 3857 (2012).</w:t>
      </w:r>
    </w:p>
    <w:p w14:paraId="4E282A6C" w14:textId="2B0596FF" w:rsidR="003D27F5" w:rsidRPr="003D27F5" w:rsidRDefault="003D27F5" w:rsidP="0094594E">
      <w:pPr>
        <w:pStyle w:val="EndNoteBibliography"/>
        <w:rPr>
          <w:noProof/>
        </w:rPr>
      </w:pPr>
      <w:r w:rsidRPr="003D27F5">
        <w:rPr>
          <w:noProof/>
        </w:rPr>
        <w:t>11</w:t>
      </w:r>
      <w:r w:rsidRPr="003D27F5">
        <w:rPr>
          <w:noProof/>
        </w:rPr>
        <w:tab/>
        <w:t>Grandjean Lapierre, S.</w:t>
      </w:r>
      <w:r w:rsidRPr="003D27F5">
        <w:rPr>
          <w:i/>
          <w:noProof/>
        </w:rPr>
        <w:t xml:space="preserve"> </w:t>
      </w:r>
      <w:r w:rsidR="00B92949" w:rsidRPr="00B92949">
        <w:rPr>
          <w:noProof/>
        </w:rPr>
        <w:t>et al</w:t>
      </w:r>
      <w:r w:rsidRPr="003D27F5">
        <w:rPr>
          <w:i/>
          <w:noProof/>
        </w:rPr>
        <w:t>.</w:t>
      </w:r>
      <w:r w:rsidRPr="003D27F5">
        <w:rPr>
          <w:noProof/>
        </w:rPr>
        <w:t xml:space="preserve"> Cystic fibrosis respiratory tract salt concentration: An Exploratory Cohort Study. </w:t>
      </w:r>
      <w:r w:rsidRPr="003D27F5">
        <w:rPr>
          <w:i/>
          <w:noProof/>
        </w:rPr>
        <w:t>Medicine (Baltimore).</w:t>
      </w:r>
      <w:r w:rsidRPr="003D27F5">
        <w:rPr>
          <w:noProof/>
        </w:rPr>
        <w:t xml:space="preserve"> </w:t>
      </w:r>
      <w:r w:rsidRPr="003D27F5">
        <w:rPr>
          <w:b/>
          <w:noProof/>
        </w:rPr>
        <w:t>96</w:t>
      </w:r>
      <w:r w:rsidRPr="003D27F5">
        <w:rPr>
          <w:noProof/>
        </w:rPr>
        <w:t xml:space="preserve"> (47), e8423</w:t>
      </w:r>
      <w:r w:rsidR="00B92949">
        <w:rPr>
          <w:noProof/>
        </w:rPr>
        <w:t xml:space="preserve"> </w:t>
      </w:r>
      <w:r w:rsidRPr="003D27F5">
        <w:rPr>
          <w:noProof/>
        </w:rPr>
        <w:t>(2017).</w:t>
      </w:r>
    </w:p>
    <w:p w14:paraId="1ECD65F5" w14:textId="64DF385E" w:rsidR="003D27F5" w:rsidRPr="003D27F5" w:rsidRDefault="003D27F5" w:rsidP="0094594E">
      <w:pPr>
        <w:pStyle w:val="EndNoteBibliography"/>
        <w:rPr>
          <w:noProof/>
        </w:rPr>
      </w:pPr>
      <w:r w:rsidRPr="003D27F5">
        <w:rPr>
          <w:noProof/>
        </w:rPr>
        <w:t>12</w:t>
      </w:r>
      <w:r w:rsidRPr="003D27F5">
        <w:rPr>
          <w:noProof/>
        </w:rPr>
        <w:tab/>
        <w:t>Palmer, K. L., Aye, L. M.</w:t>
      </w:r>
      <w:r w:rsidR="00B92949">
        <w:rPr>
          <w:noProof/>
        </w:rPr>
        <w:t>,</w:t>
      </w:r>
      <w:r w:rsidRPr="003D27F5">
        <w:rPr>
          <w:noProof/>
        </w:rPr>
        <w:t xml:space="preserve"> Whiteley, M. Nutritional cues control Pseudomonas aeruginosa multicellular behavior in cystic fibrosis sputum. </w:t>
      </w:r>
      <w:r w:rsidRPr="003D27F5">
        <w:rPr>
          <w:i/>
          <w:noProof/>
        </w:rPr>
        <w:t>Journal of Bacteriology.</w:t>
      </w:r>
      <w:r w:rsidRPr="003D27F5">
        <w:rPr>
          <w:noProof/>
        </w:rPr>
        <w:t xml:space="preserve"> </w:t>
      </w:r>
      <w:r w:rsidRPr="003D27F5">
        <w:rPr>
          <w:b/>
          <w:noProof/>
        </w:rPr>
        <w:t>189</w:t>
      </w:r>
      <w:r w:rsidRPr="003D27F5">
        <w:rPr>
          <w:noProof/>
        </w:rPr>
        <w:t xml:space="preserve"> (22), 8079</w:t>
      </w:r>
      <w:r w:rsidR="00B92949">
        <w:rPr>
          <w:noProof/>
        </w:rPr>
        <w:t>–</w:t>
      </w:r>
      <w:r w:rsidRPr="003D27F5">
        <w:rPr>
          <w:noProof/>
        </w:rPr>
        <w:t>8087</w:t>
      </w:r>
      <w:r w:rsidR="00B92949">
        <w:rPr>
          <w:noProof/>
        </w:rPr>
        <w:t xml:space="preserve"> </w:t>
      </w:r>
      <w:r w:rsidRPr="003D27F5">
        <w:rPr>
          <w:noProof/>
        </w:rPr>
        <w:t>(2007).</w:t>
      </w:r>
    </w:p>
    <w:p w14:paraId="61BAA052" w14:textId="7F7F64BF" w:rsidR="003D27F5" w:rsidRPr="003D27F5" w:rsidRDefault="003D27F5" w:rsidP="0094594E">
      <w:pPr>
        <w:pStyle w:val="EndNoteBibliography"/>
        <w:rPr>
          <w:noProof/>
        </w:rPr>
      </w:pPr>
      <w:r w:rsidRPr="003D27F5">
        <w:rPr>
          <w:noProof/>
        </w:rPr>
        <w:t>13</w:t>
      </w:r>
      <w:r w:rsidRPr="003D27F5">
        <w:rPr>
          <w:noProof/>
        </w:rPr>
        <w:tab/>
        <w:t>Van Sambeek, L., Cowley, E. S., Newman, D. K.</w:t>
      </w:r>
      <w:r w:rsidR="00B92949">
        <w:rPr>
          <w:noProof/>
        </w:rPr>
        <w:t>,</w:t>
      </w:r>
      <w:r w:rsidRPr="003D27F5">
        <w:rPr>
          <w:noProof/>
        </w:rPr>
        <w:t xml:space="preserve"> Kato, R. Sputum glucose and glycemic control in cystic fibrosis-related diabetes: a cross-sectional study. </w:t>
      </w:r>
      <w:r w:rsidRPr="003D27F5">
        <w:rPr>
          <w:i/>
          <w:noProof/>
        </w:rPr>
        <w:t>PLoS One.</w:t>
      </w:r>
      <w:r w:rsidRPr="003D27F5">
        <w:rPr>
          <w:noProof/>
        </w:rPr>
        <w:t xml:space="preserve"> </w:t>
      </w:r>
      <w:r w:rsidRPr="003D27F5">
        <w:rPr>
          <w:b/>
          <w:noProof/>
        </w:rPr>
        <w:t>10</w:t>
      </w:r>
      <w:r w:rsidRPr="003D27F5">
        <w:rPr>
          <w:noProof/>
        </w:rPr>
        <w:t xml:space="preserve"> (3), e0119938</w:t>
      </w:r>
      <w:r w:rsidR="00B92949">
        <w:rPr>
          <w:noProof/>
        </w:rPr>
        <w:t xml:space="preserve"> </w:t>
      </w:r>
      <w:r w:rsidRPr="003D27F5">
        <w:rPr>
          <w:noProof/>
        </w:rPr>
        <w:t>(2015).</w:t>
      </w:r>
    </w:p>
    <w:p w14:paraId="771B0C83" w14:textId="67CE24D9" w:rsidR="003D27F5" w:rsidRPr="003D27F5" w:rsidRDefault="003D27F5" w:rsidP="0094594E">
      <w:pPr>
        <w:pStyle w:val="EndNoteBibliography"/>
        <w:rPr>
          <w:noProof/>
        </w:rPr>
      </w:pPr>
      <w:r w:rsidRPr="003D27F5">
        <w:rPr>
          <w:noProof/>
        </w:rPr>
        <w:t>14</w:t>
      </w:r>
      <w:r w:rsidRPr="003D27F5">
        <w:rPr>
          <w:noProof/>
        </w:rPr>
        <w:tab/>
        <w:t>Flynn, J. M., Niccum, D., Dunitz, J. M.</w:t>
      </w:r>
      <w:r w:rsidR="00B92949">
        <w:rPr>
          <w:noProof/>
        </w:rPr>
        <w:t>,</w:t>
      </w:r>
      <w:r w:rsidR="00B92949" w:rsidRPr="003D27F5">
        <w:rPr>
          <w:noProof/>
        </w:rPr>
        <w:t xml:space="preserve"> </w:t>
      </w:r>
      <w:r w:rsidRPr="003D27F5">
        <w:rPr>
          <w:noProof/>
        </w:rPr>
        <w:t xml:space="preserve">Hunter, R. C. Evidence and </w:t>
      </w:r>
      <w:r w:rsidR="00B92949" w:rsidRPr="003D27F5">
        <w:rPr>
          <w:noProof/>
        </w:rPr>
        <w:t>role for bacterial mucin degradation in cystic fibrosis airway dise</w:t>
      </w:r>
      <w:r w:rsidRPr="003D27F5">
        <w:rPr>
          <w:noProof/>
        </w:rPr>
        <w:t xml:space="preserve">ase. </w:t>
      </w:r>
      <w:r w:rsidRPr="003D27F5">
        <w:rPr>
          <w:i/>
          <w:noProof/>
        </w:rPr>
        <w:t>PLoS Pathogens.</w:t>
      </w:r>
      <w:r w:rsidRPr="003D27F5">
        <w:rPr>
          <w:noProof/>
        </w:rPr>
        <w:t xml:space="preserve"> </w:t>
      </w:r>
      <w:r w:rsidRPr="003D27F5">
        <w:rPr>
          <w:b/>
          <w:noProof/>
        </w:rPr>
        <w:t>12</w:t>
      </w:r>
      <w:r w:rsidRPr="003D27F5">
        <w:rPr>
          <w:noProof/>
        </w:rPr>
        <w:t xml:space="preserve"> (8), e1005846</w:t>
      </w:r>
      <w:r w:rsidR="00B92949">
        <w:rPr>
          <w:noProof/>
        </w:rPr>
        <w:t xml:space="preserve"> </w:t>
      </w:r>
      <w:r w:rsidRPr="003D27F5">
        <w:rPr>
          <w:noProof/>
        </w:rPr>
        <w:t>(2016).</w:t>
      </w:r>
    </w:p>
    <w:p w14:paraId="3E80A90C" w14:textId="2F9208DF" w:rsidR="003D27F5" w:rsidRPr="003D27F5" w:rsidRDefault="003D27F5" w:rsidP="0094594E">
      <w:pPr>
        <w:pStyle w:val="EndNoteBibliography"/>
        <w:rPr>
          <w:noProof/>
        </w:rPr>
      </w:pPr>
      <w:r w:rsidRPr="003D27F5">
        <w:rPr>
          <w:noProof/>
        </w:rPr>
        <w:t>15</w:t>
      </w:r>
      <w:r w:rsidRPr="003D27F5">
        <w:rPr>
          <w:noProof/>
        </w:rPr>
        <w:tab/>
        <w:t>Gallagher, T.</w:t>
      </w:r>
      <w:r w:rsidRPr="003D27F5">
        <w:rPr>
          <w:i/>
          <w:noProof/>
        </w:rPr>
        <w:t xml:space="preserve"> </w:t>
      </w:r>
      <w:r w:rsidR="00B92949" w:rsidRPr="00B92949">
        <w:rPr>
          <w:noProof/>
        </w:rPr>
        <w:t>et al</w:t>
      </w:r>
      <w:r w:rsidRPr="003D27F5">
        <w:rPr>
          <w:i/>
          <w:noProof/>
        </w:rPr>
        <w:t>.</w:t>
      </w:r>
      <w:r w:rsidRPr="003D27F5">
        <w:rPr>
          <w:noProof/>
        </w:rPr>
        <w:t xml:space="preserve"> Liquid </w:t>
      </w:r>
      <w:r w:rsidR="00B92949" w:rsidRPr="003D27F5">
        <w:rPr>
          <w:noProof/>
        </w:rPr>
        <w:t>chromatography mass spectrometry detection of antibiotic agents in sputum from persons with cystic fibr</w:t>
      </w:r>
      <w:r w:rsidRPr="003D27F5">
        <w:rPr>
          <w:noProof/>
        </w:rPr>
        <w:t xml:space="preserve">osis. </w:t>
      </w:r>
      <w:r w:rsidRPr="003D27F5">
        <w:rPr>
          <w:i/>
          <w:noProof/>
        </w:rPr>
        <w:t>Antimicrob</w:t>
      </w:r>
      <w:r>
        <w:rPr>
          <w:i/>
          <w:noProof/>
        </w:rPr>
        <w:t>ial</w:t>
      </w:r>
      <w:r w:rsidRPr="003D27F5">
        <w:rPr>
          <w:i/>
          <w:noProof/>
        </w:rPr>
        <w:t xml:space="preserve"> Agents </w:t>
      </w:r>
      <w:r>
        <w:rPr>
          <w:i/>
          <w:noProof/>
        </w:rPr>
        <w:t xml:space="preserve">and </w:t>
      </w:r>
      <w:r w:rsidRPr="003D27F5">
        <w:rPr>
          <w:i/>
          <w:noProof/>
        </w:rPr>
        <w:t>Chemother</w:t>
      </w:r>
      <w:r>
        <w:rPr>
          <w:i/>
          <w:noProof/>
        </w:rPr>
        <w:t>apy</w:t>
      </w:r>
      <w:r w:rsidRPr="003D27F5">
        <w:rPr>
          <w:i/>
          <w:noProof/>
        </w:rPr>
        <w:t>.</w:t>
      </w:r>
      <w:r w:rsidRPr="003D27F5">
        <w:rPr>
          <w:noProof/>
        </w:rPr>
        <w:t xml:space="preserve"> </w:t>
      </w:r>
      <w:r w:rsidRPr="003D27F5">
        <w:rPr>
          <w:b/>
          <w:noProof/>
        </w:rPr>
        <w:t>65</w:t>
      </w:r>
      <w:r w:rsidRPr="003D27F5">
        <w:rPr>
          <w:noProof/>
        </w:rPr>
        <w:t xml:space="preserve"> (2)</w:t>
      </w:r>
      <w:r w:rsidR="00B92949">
        <w:rPr>
          <w:noProof/>
        </w:rPr>
        <w:t xml:space="preserve"> </w:t>
      </w:r>
      <w:r w:rsidRPr="003D27F5">
        <w:rPr>
          <w:noProof/>
        </w:rPr>
        <w:t>(2021).</w:t>
      </w:r>
    </w:p>
    <w:p w14:paraId="3FEED691" w14:textId="61DB2A4B" w:rsidR="003D27F5" w:rsidRPr="003D27F5" w:rsidRDefault="003D27F5" w:rsidP="0094594E">
      <w:pPr>
        <w:pStyle w:val="EndNoteBibliography"/>
        <w:rPr>
          <w:noProof/>
        </w:rPr>
      </w:pPr>
      <w:r w:rsidRPr="003D27F5">
        <w:rPr>
          <w:noProof/>
        </w:rPr>
        <w:t>16</w:t>
      </w:r>
      <w:r w:rsidRPr="003D27F5">
        <w:rPr>
          <w:noProof/>
        </w:rPr>
        <w:tab/>
        <w:t>Voynow, J. A.</w:t>
      </w:r>
      <w:r w:rsidR="00B92949">
        <w:rPr>
          <w:noProof/>
        </w:rPr>
        <w:t>,</w:t>
      </w:r>
      <w:r w:rsidRPr="003D27F5">
        <w:rPr>
          <w:noProof/>
        </w:rPr>
        <w:t xml:space="preserve"> Rubin, B. K. Mucins, mucus, and sputum. </w:t>
      </w:r>
      <w:r w:rsidRPr="003D27F5">
        <w:rPr>
          <w:i/>
          <w:noProof/>
        </w:rPr>
        <w:t>Chest.</w:t>
      </w:r>
      <w:r w:rsidRPr="003D27F5">
        <w:rPr>
          <w:noProof/>
        </w:rPr>
        <w:t xml:space="preserve"> </w:t>
      </w:r>
      <w:r w:rsidRPr="003D27F5">
        <w:rPr>
          <w:b/>
          <w:noProof/>
        </w:rPr>
        <w:t>135</w:t>
      </w:r>
      <w:r w:rsidRPr="003D27F5">
        <w:rPr>
          <w:noProof/>
        </w:rPr>
        <w:t xml:space="preserve"> (2), 505</w:t>
      </w:r>
      <w:r w:rsidR="00B92949">
        <w:rPr>
          <w:noProof/>
        </w:rPr>
        <w:t>–</w:t>
      </w:r>
      <w:r w:rsidRPr="003D27F5">
        <w:rPr>
          <w:noProof/>
        </w:rPr>
        <w:t>512, (2009).</w:t>
      </w:r>
    </w:p>
    <w:p w14:paraId="4D27EB22" w14:textId="0372E84C" w:rsidR="003D27F5" w:rsidRPr="003D27F5" w:rsidRDefault="003D27F5" w:rsidP="0094594E">
      <w:pPr>
        <w:pStyle w:val="EndNoteBibliography"/>
        <w:rPr>
          <w:noProof/>
        </w:rPr>
      </w:pPr>
      <w:r w:rsidRPr="003D27F5">
        <w:rPr>
          <w:noProof/>
        </w:rPr>
        <w:t>17</w:t>
      </w:r>
      <w:r w:rsidRPr="003D27F5">
        <w:rPr>
          <w:noProof/>
        </w:rPr>
        <w:tab/>
        <w:t>Sui, H. Y.</w:t>
      </w:r>
      <w:r w:rsidRPr="003D27F5">
        <w:rPr>
          <w:i/>
          <w:noProof/>
        </w:rPr>
        <w:t xml:space="preserve"> </w:t>
      </w:r>
      <w:r w:rsidR="00B92949" w:rsidRPr="00B92949">
        <w:rPr>
          <w:noProof/>
        </w:rPr>
        <w:t>et al</w:t>
      </w:r>
      <w:r w:rsidRPr="003D27F5">
        <w:rPr>
          <w:i/>
          <w:noProof/>
        </w:rPr>
        <w:t>.</w:t>
      </w:r>
      <w:r w:rsidRPr="003D27F5">
        <w:rPr>
          <w:noProof/>
        </w:rPr>
        <w:t xml:space="preserve"> Impact of DNA </w:t>
      </w:r>
      <w:r w:rsidR="00B92949" w:rsidRPr="003D27F5">
        <w:rPr>
          <w:noProof/>
        </w:rPr>
        <w:t>extraction method on variation in human and built environment microbial community and functional profiles assessed by shotgun metagenomics seque</w:t>
      </w:r>
      <w:r w:rsidRPr="003D27F5">
        <w:rPr>
          <w:noProof/>
        </w:rPr>
        <w:t xml:space="preserve">ncing. </w:t>
      </w:r>
      <w:r w:rsidRPr="003D27F5">
        <w:rPr>
          <w:i/>
          <w:noProof/>
        </w:rPr>
        <w:t>Frontiers in Microbiology.</w:t>
      </w:r>
      <w:r w:rsidRPr="003D27F5">
        <w:rPr>
          <w:noProof/>
        </w:rPr>
        <w:t xml:space="preserve"> </w:t>
      </w:r>
      <w:r w:rsidRPr="003D27F5">
        <w:rPr>
          <w:b/>
          <w:noProof/>
        </w:rPr>
        <w:t>11</w:t>
      </w:r>
      <w:r w:rsidR="00B92949">
        <w:rPr>
          <w:noProof/>
        </w:rPr>
        <w:t xml:space="preserve">, </w:t>
      </w:r>
      <w:r w:rsidRPr="003D27F5">
        <w:rPr>
          <w:noProof/>
        </w:rPr>
        <w:t>953</w:t>
      </w:r>
      <w:r w:rsidR="00B92949">
        <w:rPr>
          <w:noProof/>
        </w:rPr>
        <w:t xml:space="preserve"> </w:t>
      </w:r>
      <w:r w:rsidRPr="003D27F5">
        <w:rPr>
          <w:noProof/>
        </w:rPr>
        <w:t>(2020).</w:t>
      </w:r>
    </w:p>
    <w:p w14:paraId="54A38F6E" w14:textId="727072AB" w:rsidR="003D27F5" w:rsidRPr="003D27F5" w:rsidRDefault="003D27F5" w:rsidP="0094594E">
      <w:pPr>
        <w:pStyle w:val="EndNoteBibliography"/>
        <w:rPr>
          <w:noProof/>
        </w:rPr>
      </w:pPr>
      <w:r w:rsidRPr="003D27F5">
        <w:rPr>
          <w:noProof/>
        </w:rPr>
        <w:t>18</w:t>
      </w:r>
      <w:r w:rsidRPr="003D27F5">
        <w:rPr>
          <w:noProof/>
        </w:rPr>
        <w:tab/>
        <w:t>McIver, L. J.</w:t>
      </w:r>
      <w:r w:rsidRPr="003D27F5">
        <w:rPr>
          <w:i/>
          <w:noProof/>
        </w:rPr>
        <w:t xml:space="preserve"> </w:t>
      </w:r>
      <w:r w:rsidR="00B92949" w:rsidRPr="00B92949">
        <w:rPr>
          <w:noProof/>
        </w:rPr>
        <w:t>et al</w:t>
      </w:r>
      <w:r w:rsidRPr="003D27F5">
        <w:rPr>
          <w:i/>
          <w:noProof/>
        </w:rPr>
        <w:t>.</w:t>
      </w:r>
      <w:r w:rsidRPr="003D27F5">
        <w:rPr>
          <w:noProof/>
        </w:rPr>
        <w:t xml:space="preserve"> bioBakery: a </w:t>
      </w:r>
      <w:r w:rsidR="00430281" w:rsidRPr="003D27F5">
        <w:rPr>
          <w:noProof/>
        </w:rPr>
        <w:t>meta</w:t>
      </w:r>
      <w:r w:rsidR="00430281">
        <w:rPr>
          <w:noProof/>
        </w:rPr>
        <w:t>’</w:t>
      </w:r>
      <w:r w:rsidR="00430281" w:rsidRPr="003D27F5">
        <w:rPr>
          <w:noProof/>
        </w:rPr>
        <w:t xml:space="preserve">omic </w:t>
      </w:r>
      <w:r w:rsidRPr="003D27F5">
        <w:rPr>
          <w:noProof/>
        </w:rPr>
        <w:t xml:space="preserve">analysis environment. </w:t>
      </w:r>
      <w:r w:rsidRPr="003D27F5">
        <w:rPr>
          <w:i/>
          <w:noProof/>
        </w:rPr>
        <w:t>Bioinformatics.</w:t>
      </w:r>
      <w:r w:rsidRPr="003D27F5">
        <w:rPr>
          <w:noProof/>
        </w:rPr>
        <w:t xml:space="preserve"> </w:t>
      </w:r>
      <w:r w:rsidRPr="003D27F5">
        <w:rPr>
          <w:b/>
          <w:noProof/>
        </w:rPr>
        <w:t>34</w:t>
      </w:r>
      <w:r w:rsidRPr="003D27F5">
        <w:rPr>
          <w:noProof/>
        </w:rPr>
        <w:t xml:space="preserve"> (7), 1235</w:t>
      </w:r>
      <w:r w:rsidR="00B92949">
        <w:rPr>
          <w:noProof/>
        </w:rPr>
        <w:t>–</w:t>
      </w:r>
      <w:r w:rsidRPr="003D27F5">
        <w:rPr>
          <w:noProof/>
        </w:rPr>
        <w:t>1237 (2018).</w:t>
      </w:r>
    </w:p>
    <w:p w14:paraId="68106BF3" w14:textId="0AC7EE6B" w:rsidR="003D27F5" w:rsidRPr="003D27F5" w:rsidRDefault="003D27F5" w:rsidP="0094594E">
      <w:pPr>
        <w:pStyle w:val="EndNoteBibliography"/>
        <w:rPr>
          <w:noProof/>
        </w:rPr>
      </w:pPr>
      <w:r w:rsidRPr="003D27F5">
        <w:rPr>
          <w:noProof/>
        </w:rPr>
        <w:t>19</w:t>
      </w:r>
      <w:r w:rsidRPr="003D27F5">
        <w:rPr>
          <w:noProof/>
        </w:rPr>
        <w:tab/>
        <w:t>Truong, D. T.</w:t>
      </w:r>
      <w:r w:rsidRPr="003D27F5">
        <w:rPr>
          <w:i/>
          <w:noProof/>
        </w:rPr>
        <w:t xml:space="preserve"> </w:t>
      </w:r>
      <w:r w:rsidR="00B92949" w:rsidRPr="00B92949">
        <w:rPr>
          <w:noProof/>
        </w:rPr>
        <w:t>et al</w:t>
      </w:r>
      <w:r w:rsidRPr="003D27F5">
        <w:rPr>
          <w:i/>
          <w:noProof/>
        </w:rPr>
        <w:t>.</w:t>
      </w:r>
      <w:r w:rsidRPr="003D27F5">
        <w:rPr>
          <w:noProof/>
        </w:rPr>
        <w:t xml:space="preserve"> MetaPhlAn2 for enhanced metagenomic taxonomic profiling. </w:t>
      </w:r>
      <w:r w:rsidRPr="003D27F5">
        <w:rPr>
          <w:i/>
          <w:noProof/>
        </w:rPr>
        <w:t>Nat</w:t>
      </w:r>
      <w:r>
        <w:rPr>
          <w:i/>
          <w:noProof/>
        </w:rPr>
        <w:t>ure</w:t>
      </w:r>
      <w:r w:rsidRPr="003D27F5">
        <w:rPr>
          <w:i/>
          <w:noProof/>
        </w:rPr>
        <w:t xml:space="preserve"> Methods.</w:t>
      </w:r>
      <w:r w:rsidRPr="003D27F5">
        <w:rPr>
          <w:noProof/>
        </w:rPr>
        <w:t xml:space="preserve"> </w:t>
      </w:r>
      <w:r w:rsidRPr="003D27F5">
        <w:rPr>
          <w:b/>
          <w:noProof/>
        </w:rPr>
        <w:t>12</w:t>
      </w:r>
      <w:r w:rsidRPr="003D27F5">
        <w:rPr>
          <w:noProof/>
        </w:rPr>
        <w:t xml:space="preserve"> (10), 902</w:t>
      </w:r>
      <w:r w:rsidR="00B92949">
        <w:rPr>
          <w:noProof/>
        </w:rPr>
        <w:t>–</w:t>
      </w:r>
      <w:r w:rsidRPr="003D27F5">
        <w:rPr>
          <w:noProof/>
        </w:rPr>
        <w:t>903</w:t>
      </w:r>
      <w:r w:rsidR="00B92949">
        <w:rPr>
          <w:noProof/>
        </w:rPr>
        <w:t xml:space="preserve"> </w:t>
      </w:r>
      <w:r w:rsidRPr="003D27F5">
        <w:rPr>
          <w:noProof/>
        </w:rPr>
        <w:t>(2015).</w:t>
      </w:r>
    </w:p>
    <w:p w14:paraId="77F744C7" w14:textId="00C12A64" w:rsidR="003D27F5" w:rsidRPr="003D27F5" w:rsidRDefault="003D27F5" w:rsidP="0094594E">
      <w:pPr>
        <w:pStyle w:val="EndNoteBibliography"/>
        <w:rPr>
          <w:noProof/>
        </w:rPr>
      </w:pPr>
      <w:r w:rsidRPr="003D27F5">
        <w:rPr>
          <w:noProof/>
        </w:rPr>
        <w:t>20</w:t>
      </w:r>
      <w:r w:rsidRPr="003D27F5">
        <w:rPr>
          <w:noProof/>
        </w:rPr>
        <w:tab/>
        <w:t>Stammler, F.</w:t>
      </w:r>
      <w:r w:rsidRPr="003D27F5">
        <w:rPr>
          <w:i/>
          <w:noProof/>
        </w:rPr>
        <w:t xml:space="preserve"> </w:t>
      </w:r>
      <w:r w:rsidR="00B92949" w:rsidRPr="00B92949">
        <w:rPr>
          <w:noProof/>
        </w:rPr>
        <w:t>et al</w:t>
      </w:r>
      <w:r w:rsidRPr="003D27F5">
        <w:rPr>
          <w:i/>
          <w:noProof/>
        </w:rPr>
        <w:t>.</w:t>
      </w:r>
      <w:r w:rsidRPr="003D27F5">
        <w:rPr>
          <w:noProof/>
        </w:rPr>
        <w:t xml:space="preserve"> Adjusting microbiome profiles for differences in microbial load by spike-in bacteria. </w:t>
      </w:r>
      <w:r w:rsidRPr="003D27F5">
        <w:rPr>
          <w:i/>
          <w:noProof/>
        </w:rPr>
        <w:t>Microbiome.</w:t>
      </w:r>
      <w:r w:rsidRPr="003D27F5">
        <w:rPr>
          <w:noProof/>
        </w:rPr>
        <w:t xml:space="preserve"> </w:t>
      </w:r>
      <w:r w:rsidRPr="003D27F5">
        <w:rPr>
          <w:b/>
          <w:noProof/>
        </w:rPr>
        <w:t>4</w:t>
      </w:r>
      <w:r w:rsidRPr="003D27F5">
        <w:rPr>
          <w:noProof/>
        </w:rPr>
        <w:t xml:space="preserve"> (1), 28</w:t>
      </w:r>
      <w:r w:rsidR="00B92949">
        <w:rPr>
          <w:noProof/>
        </w:rPr>
        <w:t xml:space="preserve"> </w:t>
      </w:r>
      <w:r w:rsidRPr="003D27F5">
        <w:rPr>
          <w:noProof/>
        </w:rPr>
        <w:t>(2016).</w:t>
      </w:r>
    </w:p>
    <w:p w14:paraId="1F841A32" w14:textId="01B11F1E" w:rsidR="003D27F5" w:rsidRPr="003D27F5" w:rsidRDefault="003D27F5" w:rsidP="0094594E">
      <w:pPr>
        <w:pStyle w:val="EndNoteBibliography"/>
        <w:rPr>
          <w:noProof/>
        </w:rPr>
      </w:pPr>
      <w:r w:rsidRPr="003D27F5">
        <w:rPr>
          <w:noProof/>
        </w:rPr>
        <w:t>21</w:t>
      </w:r>
      <w:r w:rsidRPr="003D27F5">
        <w:rPr>
          <w:noProof/>
        </w:rPr>
        <w:tab/>
        <w:t>Henke, M. O., Renner, A., Huber, R. M., Seeds, M. C.</w:t>
      </w:r>
      <w:r w:rsidR="00B92949">
        <w:rPr>
          <w:noProof/>
        </w:rPr>
        <w:t>,</w:t>
      </w:r>
      <w:r w:rsidRPr="003D27F5">
        <w:rPr>
          <w:noProof/>
        </w:rPr>
        <w:t xml:space="preserve"> Rubin, B. K. MUC5AC and MUC5B </w:t>
      </w:r>
      <w:r w:rsidR="00B92949" w:rsidRPr="003D27F5">
        <w:rPr>
          <w:noProof/>
        </w:rPr>
        <w:t>mucins are decreased in cystic fibrosis airway secreti</w:t>
      </w:r>
      <w:r w:rsidRPr="003D27F5">
        <w:rPr>
          <w:noProof/>
        </w:rPr>
        <w:t xml:space="preserve">ons. </w:t>
      </w:r>
      <w:r w:rsidRPr="003D27F5">
        <w:rPr>
          <w:i/>
          <w:noProof/>
        </w:rPr>
        <w:t>American Journal of Respiratory Cell and Molecular Biology.</w:t>
      </w:r>
      <w:r w:rsidRPr="003D27F5">
        <w:rPr>
          <w:noProof/>
        </w:rPr>
        <w:t xml:space="preserve"> </w:t>
      </w:r>
      <w:r w:rsidRPr="003D27F5">
        <w:rPr>
          <w:b/>
          <w:noProof/>
        </w:rPr>
        <w:t>31</w:t>
      </w:r>
      <w:r w:rsidRPr="003D27F5">
        <w:rPr>
          <w:noProof/>
        </w:rPr>
        <w:t xml:space="preserve"> (1), 86</w:t>
      </w:r>
      <w:r w:rsidR="00B92949">
        <w:rPr>
          <w:noProof/>
        </w:rPr>
        <w:t>–</w:t>
      </w:r>
      <w:r w:rsidRPr="003D27F5">
        <w:rPr>
          <w:noProof/>
        </w:rPr>
        <w:t>91</w:t>
      </w:r>
      <w:r w:rsidR="00B92949">
        <w:rPr>
          <w:noProof/>
        </w:rPr>
        <w:t xml:space="preserve"> </w:t>
      </w:r>
      <w:r w:rsidRPr="003D27F5">
        <w:rPr>
          <w:noProof/>
        </w:rPr>
        <w:t>(2004).</w:t>
      </w:r>
    </w:p>
    <w:p w14:paraId="1255B3EC" w14:textId="1154B467" w:rsidR="003D27F5" w:rsidRPr="003D27F5" w:rsidRDefault="003D27F5" w:rsidP="0094594E">
      <w:pPr>
        <w:pStyle w:val="EndNoteBibliography"/>
        <w:rPr>
          <w:noProof/>
        </w:rPr>
      </w:pPr>
      <w:r w:rsidRPr="003D27F5">
        <w:rPr>
          <w:noProof/>
        </w:rPr>
        <w:t>22</w:t>
      </w:r>
      <w:r w:rsidRPr="003D27F5">
        <w:rPr>
          <w:noProof/>
        </w:rPr>
        <w:tab/>
        <w:t>Henderson, A. G.</w:t>
      </w:r>
      <w:r w:rsidRPr="003D27F5">
        <w:rPr>
          <w:i/>
          <w:noProof/>
        </w:rPr>
        <w:t xml:space="preserve"> </w:t>
      </w:r>
      <w:r w:rsidR="00B92949" w:rsidRPr="00B92949">
        <w:rPr>
          <w:noProof/>
        </w:rPr>
        <w:t>et al</w:t>
      </w:r>
      <w:r w:rsidRPr="003D27F5">
        <w:rPr>
          <w:i/>
          <w:noProof/>
        </w:rPr>
        <w:t>.</w:t>
      </w:r>
      <w:r w:rsidRPr="003D27F5">
        <w:rPr>
          <w:noProof/>
        </w:rPr>
        <w:t xml:space="preserve"> Cystic fibrosis airway secretions exhibit mucin hyper</w:t>
      </w:r>
      <w:r w:rsidR="00B92949">
        <w:rPr>
          <w:noProof/>
        </w:rPr>
        <w:t xml:space="preserve"> </w:t>
      </w:r>
      <w:r w:rsidRPr="003D27F5">
        <w:rPr>
          <w:noProof/>
        </w:rPr>
        <w:t xml:space="preserve">concentration and increased osmotic pressure. </w:t>
      </w:r>
      <w:r w:rsidRPr="003D27F5">
        <w:rPr>
          <w:i/>
          <w:noProof/>
        </w:rPr>
        <w:t>Journal of Clinical Investigation.</w:t>
      </w:r>
      <w:r w:rsidRPr="003D27F5">
        <w:rPr>
          <w:noProof/>
        </w:rPr>
        <w:t xml:space="preserve"> </w:t>
      </w:r>
      <w:r w:rsidRPr="003D27F5">
        <w:rPr>
          <w:b/>
          <w:noProof/>
        </w:rPr>
        <w:t>124</w:t>
      </w:r>
      <w:r w:rsidRPr="003D27F5">
        <w:rPr>
          <w:noProof/>
        </w:rPr>
        <w:t xml:space="preserve"> (7), 3047</w:t>
      </w:r>
      <w:r w:rsidR="00B92949">
        <w:rPr>
          <w:noProof/>
        </w:rPr>
        <w:t>–</w:t>
      </w:r>
      <w:r w:rsidRPr="003D27F5">
        <w:rPr>
          <w:noProof/>
        </w:rPr>
        <w:t>3060</w:t>
      </w:r>
      <w:r w:rsidR="00B92949">
        <w:rPr>
          <w:noProof/>
        </w:rPr>
        <w:t xml:space="preserve"> </w:t>
      </w:r>
      <w:r w:rsidRPr="003D27F5">
        <w:rPr>
          <w:noProof/>
        </w:rPr>
        <w:t>(2014).</w:t>
      </w:r>
    </w:p>
    <w:p w14:paraId="14050CB8" w14:textId="4498A96D" w:rsidR="003D27F5" w:rsidRPr="003D27F5" w:rsidRDefault="003D27F5" w:rsidP="0094594E">
      <w:pPr>
        <w:pStyle w:val="EndNoteBibliography"/>
        <w:rPr>
          <w:noProof/>
        </w:rPr>
      </w:pPr>
      <w:r w:rsidRPr="003D27F5">
        <w:rPr>
          <w:noProof/>
        </w:rPr>
        <w:t>23</w:t>
      </w:r>
      <w:r w:rsidRPr="003D27F5">
        <w:rPr>
          <w:noProof/>
        </w:rPr>
        <w:tab/>
        <w:t>Matthews, L. W., Spector, S., Lemm, J.</w:t>
      </w:r>
      <w:r w:rsidR="00B92949">
        <w:rPr>
          <w:noProof/>
        </w:rPr>
        <w:t>,</w:t>
      </w:r>
      <w:r w:rsidRPr="003D27F5">
        <w:rPr>
          <w:noProof/>
        </w:rPr>
        <w:t xml:space="preserve"> Potter, J. L. Studies on </w:t>
      </w:r>
      <w:r w:rsidR="00B92949" w:rsidRPr="003D27F5">
        <w:rPr>
          <w:noProof/>
        </w:rPr>
        <w:t>pulmonary secr</w:t>
      </w:r>
      <w:r w:rsidRPr="003D27F5">
        <w:rPr>
          <w:noProof/>
        </w:rPr>
        <w:t>etions. I. The over</w:t>
      </w:r>
      <w:r w:rsidR="00B92949" w:rsidRPr="003D27F5">
        <w:rPr>
          <w:noProof/>
        </w:rPr>
        <w:t>-all chemical composition of pulmonary secretions from patients with cystic fibrosis, bronchiectasis, and laryngecto</w:t>
      </w:r>
      <w:r w:rsidRPr="003D27F5">
        <w:rPr>
          <w:noProof/>
        </w:rPr>
        <w:t xml:space="preserve">my. </w:t>
      </w:r>
      <w:r w:rsidRPr="003D27F5">
        <w:rPr>
          <w:i/>
          <w:noProof/>
        </w:rPr>
        <w:t>American Review of Respiratory Disease.</w:t>
      </w:r>
      <w:r w:rsidRPr="003D27F5">
        <w:rPr>
          <w:noProof/>
        </w:rPr>
        <w:t xml:space="preserve"> </w:t>
      </w:r>
      <w:r w:rsidRPr="003D27F5">
        <w:rPr>
          <w:b/>
          <w:noProof/>
        </w:rPr>
        <w:t>88</w:t>
      </w:r>
      <w:r w:rsidRPr="003D27F5">
        <w:rPr>
          <w:noProof/>
        </w:rPr>
        <w:t xml:space="preserve"> 199</w:t>
      </w:r>
      <w:r w:rsidR="00B92949">
        <w:rPr>
          <w:noProof/>
        </w:rPr>
        <w:t>–</w:t>
      </w:r>
      <w:r w:rsidRPr="003D27F5">
        <w:rPr>
          <w:noProof/>
        </w:rPr>
        <w:t>204</w:t>
      </w:r>
      <w:r w:rsidR="00B92949">
        <w:rPr>
          <w:noProof/>
        </w:rPr>
        <w:t xml:space="preserve"> </w:t>
      </w:r>
      <w:r w:rsidRPr="003D27F5">
        <w:rPr>
          <w:noProof/>
        </w:rPr>
        <w:t>(1963).</w:t>
      </w:r>
    </w:p>
    <w:p w14:paraId="36FE70D5" w14:textId="5E7B7E40" w:rsidR="003D27F5" w:rsidRPr="003D27F5" w:rsidRDefault="003D27F5" w:rsidP="0094594E">
      <w:pPr>
        <w:pStyle w:val="EndNoteBibliography"/>
        <w:rPr>
          <w:noProof/>
        </w:rPr>
      </w:pPr>
      <w:r w:rsidRPr="003D27F5">
        <w:rPr>
          <w:noProof/>
        </w:rPr>
        <w:t>24</w:t>
      </w:r>
      <w:r w:rsidRPr="003D27F5">
        <w:rPr>
          <w:noProof/>
        </w:rPr>
        <w:tab/>
        <w:t>Ibanez de Aldecoa, A. L., Zafra, O</w:t>
      </w:r>
      <w:r w:rsidR="00B92949">
        <w:rPr>
          <w:noProof/>
        </w:rPr>
        <w:t>.,</w:t>
      </w:r>
      <w:r w:rsidRPr="003D27F5">
        <w:rPr>
          <w:noProof/>
        </w:rPr>
        <w:t xml:space="preserve"> Gonzalez-Pastor, J. E. Mechanisms and </w:t>
      </w:r>
      <w:r w:rsidR="00B92949" w:rsidRPr="003D27F5">
        <w:rPr>
          <w:noProof/>
        </w:rPr>
        <w:t>regulation of extracellul</w:t>
      </w:r>
      <w:r w:rsidRPr="003D27F5">
        <w:rPr>
          <w:noProof/>
        </w:rPr>
        <w:t xml:space="preserve">ar DNA </w:t>
      </w:r>
      <w:r w:rsidR="00B92949" w:rsidRPr="003D27F5">
        <w:rPr>
          <w:noProof/>
        </w:rPr>
        <w:t>release and its biological roles in microbial com</w:t>
      </w:r>
      <w:r w:rsidRPr="003D27F5">
        <w:rPr>
          <w:noProof/>
        </w:rPr>
        <w:t xml:space="preserve">munities. </w:t>
      </w:r>
      <w:r w:rsidRPr="003D27F5">
        <w:rPr>
          <w:i/>
          <w:noProof/>
        </w:rPr>
        <w:t>Frontiers in Microbiology.</w:t>
      </w:r>
      <w:r w:rsidRPr="003D27F5">
        <w:rPr>
          <w:noProof/>
        </w:rPr>
        <w:t xml:space="preserve"> </w:t>
      </w:r>
      <w:r w:rsidRPr="003D27F5">
        <w:rPr>
          <w:b/>
          <w:noProof/>
        </w:rPr>
        <w:t>8</w:t>
      </w:r>
      <w:r w:rsidR="00B92949">
        <w:rPr>
          <w:noProof/>
        </w:rPr>
        <w:t xml:space="preserve">, </w:t>
      </w:r>
      <w:r w:rsidRPr="003D27F5">
        <w:rPr>
          <w:noProof/>
        </w:rPr>
        <w:t>1390 (2017).</w:t>
      </w:r>
    </w:p>
    <w:p w14:paraId="10E41EB2" w14:textId="0712A367" w:rsidR="003D27F5" w:rsidRPr="003D27F5" w:rsidRDefault="003D27F5" w:rsidP="0094594E">
      <w:pPr>
        <w:pStyle w:val="EndNoteBibliography"/>
        <w:rPr>
          <w:noProof/>
        </w:rPr>
      </w:pPr>
      <w:r w:rsidRPr="003D27F5">
        <w:rPr>
          <w:noProof/>
        </w:rPr>
        <w:t>25</w:t>
      </w:r>
      <w:r w:rsidRPr="003D27F5">
        <w:rPr>
          <w:noProof/>
        </w:rPr>
        <w:tab/>
        <w:t>Tunney, M. M.</w:t>
      </w:r>
      <w:r w:rsidRPr="003D27F5">
        <w:rPr>
          <w:i/>
          <w:noProof/>
        </w:rPr>
        <w:t xml:space="preserve"> </w:t>
      </w:r>
      <w:r w:rsidR="00B92949" w:rsidRPr="00B92949">
        <w:rPr>
          <w:noProof/>
        </w:rPr>
        <w:t>et al</w:t>
      </w:r>
      <w:r w:rsidRPr="003D27F5">
        <w:rPr>
          <w:i/>
          <w:noProof/>
        </w:rPr>
        <w:t>.</w:t>
      </w:r>
      <w:r w:rsidRPr="003D27F5">
        <w:rPr>
          <w:noProof/>
        </w:rPr>
        <w:t xml:space="preserve"> Detection of anaerobic bacteria in high numbers in sputum from patients with cystic fibrosis. </w:t>
      </w:r>
      <w:r w:rsidRPr="003D27F5">
        <w:rPr>
          <w:i/>
          <w:noProof/>
        </w:rPr>
        <w:t>American Journal of Respiratory and Critical Care Medicine.</w:t>
      </w:r>
      <w:r w:rsidRPr="003D27F5">
        <w:rPr>
          <w:noProof/>
        </w:rPr>
        <w:t xml:space="preserve"> </w:t>
      </w:r>
      <w:r w:rsidRPr="003D27F5">
        <w:rPr>
          <w:b/>
          <w:noProof/>
        </w:rPr>
        <w:t>177</w:t>
      </w:r>
      <w:r w:rsidRPr="003D27F5">
        <w:rPr>
          <w:noProof/>
        </w:rPr>
        <w:t xml:space="preserve"> (9), 995</w:t>
      </w:r>
      <w:r w:rsidR="00B92949">
        <w:rPr>
          <w:noProof/>
        </w:rPr>
        <w:t>–</w:t>
      </w:r>
      <w:r w:rsidRPr="003D27F5">
        <w:rPr>
          <w:noProof/>
        </w:rPr>
        <w:t>1001</w:t>
      </w:r>
      <w:r w:rsidR="00B92949">
        <w:rPr>
          <w:noProof/>
        </w:rPr>
        <w:t xml:space="preserve"> </w:t>
      </w:r>
      <w:r w:rsidRPr="003D27F5">
        <w:rPr>
          <w:noProof/>
        </w:rPr>
        <w:t>(2008).</w:t>
      </w:r>
    </w:p>
    <w:p w14:paraId="4D4B424E" w14:textId="65AC02D2" w:rsidR="003D27F5" w:rsidRPr="003D27F5" w:rsidRDefault="003D27F5" w:rsidP="0094594E">
      <w:pPr>
        <w:pStyle w:val="EndNoteBibliography"/>
        <w:rPr>
          <w:noProof/>
        </w:rPr>
      </w:pPr>
      <w:r w:rsidRPr="003D27F5">
        <w:rPr>
          <w:noProof/>
        </w:rPr>
        <w:t>26</w:t>
      </w:r>
      <w:r w:rsidRPr="003D27F5">
        <w:rPr>
          <w:noProof/>
        </w:rPr>
        <w:tab/>
        <w:t>Worlitzsch, D.</w:t>
      </w:r>
      <w:r w:rsidRPr="003D27F5">
        <w:rPr>
          <w:i/>
          <w:noProof/>
        </w:rPr>
        <w:t xml:space="preserve"> </w:t>
      </w:r>
      <w:r w:rsidR="00B92949" w:rsidRPr="00B92949">
        <w:rPr>
          <w:noProof/>
        </w:rPr>
        <w:t>et al</w:t>
      </w:r>
      <w:r w:rsidRPr="003D27F5">
        <w:rPr>
          <w:i/>
          <w:noProof/>
        </w:rPr>
        <w:t>.</w:t>
      </w:r>
      <w:r w:rsidRPr="003D27F5">
        <w:rPr>
          <w:noProof/>
        </w:rPr>
        <w:t xml:space="preserve"> Effects of reduced mucus oxygen concentration in airway Pseudomonas infections of cystic fibrosis patients. </w:t>
      </w:r>
      <w:r w:rsidRPr="003D27F5">
        <w:rPr>
          <w:i/>
          <w:noProof/>
        </w:rPr>
        <w:t>Journal of Clinical Investigation.</w:t>
      </w:r>
      <w:r w:rsidRPr="003D27F5">
        <w:rPr>
          <w:noProof/>
        </w:rPr>
        <w:t xml:space="preserve"> </w:t>
      </w:r>
      <w:r w:rsidRPr="003D27F5">
        <w:rPr>
          <w:b/>
          <w:noProof/>
        </w:rPr>
        <w:t>109</w:t>
      </w:r>
      <w:r w:rsidRPr="003D27F5">
        <w:rPr>
          <w:noProof/>
        </w:rPr>
        <w:t xml:space="preserve"> (3), 317</w:t>
      </w:r>
      <w:r w:rsidR="00B92949">
        <w:rPr>
          <w:noProof/>
        </w:rPr>
        <w:t>–</w:t>
      </w:r>
      <w:r w:rsidRPr="003D27F5">
        <w:rPr>
          <w:noProof/>
        </w:rPr>
        <w:t>325</w:t>
      </w:r>
      <w:r w:rsidR="00B92949">
        <w:rPr>
          <w:noProof/>
        </w:rPr>
        <w:t xml:space="preserve"> </w:t>
      </w:r>
      <w:r w:rsidRPr="003D27F5">
        <w:rPr>
          <w:noProof/>
        </w:rPr>
        <w:t>(2002).</w:t>
      </w:r>
    </w:p>
    <w:p w14:paraId="6B2B1AA9" w14:textId="5E1E590D" w:rsidR="006E4797" w:rsidRDefault="00592A70" w:rsidP="007B73F3">
      <w:pPr>
        <w:pBdr>
          <w:top w:val="nil"/>
          <w:left w:val="nil"/>
          <w:bottom w:val="nil"/>
          <w:right w:val="nil"/>
          <w:between w:val="nil"/>
        </w:pBdr>
        <w:ind w:left="360"/>
        <w:rPr>
          <w:color w:val="7F7F7F"/>
        </w:rPr>
      </w:pPr>
      <w:r>
        <w:rPr>
          <w:color w:val="7F7F7F"/>
        </w:rPr>
        <w:lastRenderedPageBreak/>
        <w:fldChar w:fldCharType="end"/>
      </w:r>
    </w:p>
    <w:sectPr w:rsidR="006E4797" w:rsidSect="00415F65">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2BD41B" w14:textId="77777777" w:rsidR="00267779" w:rsidRDefault="00267779">
      <w:r>
        <w:separator/>
      </w:r>
    </w:p>
  </w:endnote>
  <w:endnote w:type="continuationSeparator" w:id="0">
    <w:p w14:paraId="4AF8FEC1" w14:textId="77777777" w:rsidR="00267779" w:rsidRDefault="00267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286245" w:rsidRDefault="0028624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04EA59" w14:textId="77777777" w:rsidR="00267779" w:rsidRDefault="00267779">
      <w:r>
        <w:separator/>
      </w:r>
    </w:p>
  </w:footnote>
  <w:footnote w:type="continuationSeparator" w:id="0">
    <w:p w14:paraId="78321534" w14:textId="77777777" w:rsidR="00267779" w:rsidRDefault="002677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286245" w:rsidRDefault="0028624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286245" w:rsidRDefault="00286245">
    <w:pPr>
      <w:pBdr>
        <w:top w:val="nil"/>
        <w:left w:val="nil"/>
        <w:bottom w:val="nil"/>
        <w:right w:val="nil"/>
        <w:between w:val="nil"/>
      </w:pBdr>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EFA4B71" w:rsidR="00286245" w:rsidRDefault="00286245">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F05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B64A4C"/>
    <w:multiLevelType w:val="multilevel"/>
    <w:tmpl w:val="231EB3D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0EA5943"/>
    <w:multiLevelType w:val="hybridMultilevel"/>
    <w:tmpl w:val="81F05C0C"/>
    <w:lvl w:ilvl="0" w:tplc="C100D6AA">
      <w:start w:val="1"/>
      <w:numFmt w:val="decimal"/>
      <w:lvlText w:val="%1."/>
      <w:lvlJc w:val="left"/>
      <w:pPr>
        <w:ind w:left="720" w:hanging="360"/>
      </w:pPr>
      <w:rPr>
        <w:rFonts w:ascii="Calibri" w:eastAsia="Calibri" w:hAnsi="Calibri" w:cs="Calibr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AC579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B59296E"/>
    <w:multiLevelType w:val="multilevel"/>
    <w:tmpl w:val="CBDE816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iCs w:val="0"/>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080" w:hanging="720"/>
      </w:pPr>
      <w:rPr>
        <w:rFonts w:hint="default"/>
        <w:i w:val="0"/>
        <w:iCs w:val="0"/>
        <w:u w:val="non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4CC3785"/>
    <w:multiLevelType w:val="hybridMultilevel"/>
    <w:tmpl w:val="418C2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4E7D75"/>
    <w:multiLevelType w:val="hybridMultilevel"/>
    <w:tmpl w:val="F30CC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5C020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0FE65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32E54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87E07B7"/>
    <w:multiLevelType w:val="multilevel"/>
    <w:tmpl w:val="5A3E6A1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A8676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CC4788B"/>
    <w:multiLevelType w:val="multilevel"/>
    <w:tmpl w:val="42CE24FC"/>
    <w:lvl w:ilvl="0">
      <w:start w:val="1"/>
      <w:numFmt w:val="decimal"/>
      <w:lvlText w:val="%1."/>
      <w:lvlJc w:val="left"/>
      <w:pPr>
        <w:ind w:left="720" w:hanging="360"/>
      </w:pPr>
      <w:rPr>
        <w:rFonts w:ascii="Calibri" w:eastAsia="Calibri" w:hAnsi="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2B14159"/>
    <w:multiLevelType w:val="hybridMultilevel"/>
    <w:tmpl w:val="63A8A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D91942"/>
    <w:multiLevelType w:val="hybridMultilevel"/>
    <w:tmpl w:val="6BE846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24"/>
  </w:num>
  <w:num w:numId="4">
    <w:abstractNumId w:val="3"/>
  </w:num>
  <w:num w:numId="5">
    <w:abstractNumId w:val="17"/>
  </w:num>
  <w:num w:numId="6">
    <w:abstractNumId w:val="21"/>
  </w:num>
  <w:num w:numId="7">
    <w:abstractNumId w:val="9"/>
  </w:num>
  <w:num w:numId="8">
    <w:abstractNumId w:val="12"/>
  </w:num>
  <w:num w:numId="9">
    <w:abstractNumId w:val="4"/>
  </w:num>
  <w:num w:numId="10">
    <w:abstractNumId w:val="11"/>
  </w:num>
  <w:num w:numId="11">
    <w:abstractNumId w:val="16"/>
  </w:num>
  <w:num w:numId="12">
    <w:abstractNumId w:val="7"/>
  </w:num>
  <w:num w:numId="13">
    <w:abstractNumId w:val="13"/>
  </w:num>
  <w:num w:numId="14">
    <w:abstractNumId w:val="26"/>
  </w:num>
  <w:num w:numId="15">
    <w:abstractNumId w:val="2"/>
  </w:num>
  <w:num w:numId="16">
    <w:abstractNumId w:val="20"/>
  </w:num>
  <w:num w:numId="17">
    <w:abstractNumId w:val="22"/>
  </w:num>
  <w:num w:numId="18">
    <w:abstractNumId w:val="23"/>
  </w:num>
  <w:num w:numId="19">
    <w:abstractNumId w:val="25"/>
  </w:num>
  <w:num w:numId="20">
    <w:abstractNumId w:val="5"/>
  </w:num>
  <w:num w:numId="21">
    <w:abstractNumId w:val="18"/>
  </w:num>
  <w:num w:numId="22">
    <w:abstractNumId w:val="1"/>
  </w:num>
  <w:num w:numId="23">
    <w:abstractNumId w:val="15"/>
  </w:num>
  <w:num w:numId="24">
    <w:abstractNumId w:val="10"/>
  </w:num>
  <w:num w:numId="25">
    <w:abstractNumId w:val="19"/>
  </w:num>
  <w:num w:numId="26">
    <w:abstractNumId w:val="0"/>
  </w:num>
  <w:num w:numId="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0MTC1sDQwtjAzMTFS0lEKTi0uzszPAykwrgUA7JN8niwAAAA="/>
    <w:docVar w:name="EN.InstantFormat" w:val="&lt;ENInstantFormat&gt;&lt;Enabled&gt;0&lt;/Enabled&gt;&lt;ScanUnformatted&gt;1&lt;/ScanUnformatted&gt;&lt;ScanChanges&gt;1&lt;/ScanChanges&gt;&lt;Suspended&gt;0&lt;/Suspended&gt;&lt;/ENInstantFormat&gt;"/>
    <w:docVar w:name="EN.Layout" w:val="&lt;ENLayout&gt;&lt;Style&gt;JoVE Full Journ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rdtazw8xtstzezpda5erv8t0ptfpwefa22&quot;&gt;2021_U19_Peanut&lt;record-ids&gt;&lt;item&gt;173&lt;/item&gt;&lt;item&gt;174&lt;/item&gt;&lt;item&gt;175&lt;/item&gt;&lt;item&gt;176&lt;/item&gt;&lt;item&gt;178&lt;/item&gt;&lt;item&gt;179&lt;/item&gt;&lt;item&gt;180&lt;/item&gt;&lt;item&gt;181&lt;/item&gt;&lt;item&gt;182&lt;/item&gt;&lt;item&gt;183&lt;/item&gt;&lt;item&gt;185&lt;/item&gt;&lt;item&gt;186&lt;/item&gt;&lt;item&gt;608&lt;/item&gt;&lt;item&gt;609&lt;/item&gt;&lt;item&gt;610&lt;/item&gt;&lt;item&gt;613&lt;/item&gt;&lt;/record-ids&gt;&lt;/item&gt;&lt;/Libraries&gt;"/>
  </w:docVars>
  <w:rsids>
    <w:rsidRoot w:val="006E4797"/>
    <w:rsid w:val="000036EE"/>
    <w:rsid w:val="0000414A"/>
    <w:rsid w:val="000059B1"/>
    <w:rsid w:val="000070A0"/>
    <w:rsid w:val="0000777F"/>
    <w:rsid w:val="00016A56"/>
    <w:rsid w:val="00016CEB"/>
    <w:rsid w:val="0002251E"/>
    <w:rsid w:val="00025A54"/>
    <w:rsid w:val="00033C02"/>
    <w:rsid w:val="00040EA6"/>
    <w:rsid w:val="00041562"/>
    <w:rsid w:val="00041A91"/>
    <w:rsid w:val="000466A3"/>
    <w:rsid w:val="00051269"/>
    <w:rsid w:val="00051537"/>
    <w:rsid w:val="00052199"/>
    <w:rsid w:val="000541C5"/>
    <w:rsid w:val="000556AA"/>
    <w:rsid w:val="00055A51"/>
    <w:rsid w:val="00056A28"/>
    <w:rsid w:val="00057C28"/>
    <w:rsid w:val="000640B5"/>
    <w:rsid w:val="000747C8"/>
    <w:rsid w:val="000761B3"/>
    <w:rsid w:val="00076476"/>
    <w:rsid w:val="00080726"/>
    <w:rsid w:val="0008321E"/>
    <w:rsid w:val="000835FF"/>
    <w:rsid w:val="00090C12"/>
    <w:rsid w:val="000970D7"/>
    <w:rsid w:val="000A355E"/>
    <w:rsid w:val="000A4D1E"/>
    <w:rsid w:val="000A6611"/>
    <w:rsid w:val="000A6F3A"/>
    <w:rsid w:val="000A6FE6"/>
    <w:rsid w:val="000C108F"/>
    <w:rsid w:val="000C2259"/>
    <w:rsid w:val="000C4CB1"/>
    <w:rsid w:val="000C767A"/>
    <w:rsid w:val="000D14FA"/>
    <w:rsid w:val="000D181E"/>
    <w:rsid w:val="000D4E89"/>
    <w:rsid w:val="000E2ACD"/>
    <w:rsid w:val="000E53E5"/>
    <w:rsid w:val="000E7608"/>
    <w:rsid w:val="000F07E5"/>
    <w:rsid w:val="000F07FC"/>
    <w:rsid w:val="000F5B2F"/>
    <w:rsid w:val="000F6337"/>
    <w:rsid w:val="000F6FBE"/>
    <w:rsid w:val="00102FA7"/>
    <w:rsid w:val="00104846"/>
    <w:rsid w:val="00106492"/>
    <w:rsid w:val="00114203"/>
    <w:rsid w:val="0011438C"/>
    <w:rsid w:val="001226A4"/>
    <w:rsid w:val="00122CB3"/>
    <w:rsid w:val="001256EC"/>
    <w:rsid w:val="001259E9"/>
    <w:rsid w:val="00127304"/>
    <w:rsid w:val="00131877"/>
    <w:rsid w:val="00131E6C"/>
    <w:rsid w:val="00132119"/>
    <w:rsid w:val="0013241B"/>
    <w:rsid w:val="00132C0E"/>
    <w:rsid w:val="00132E48"/>
    <w:rsid w:val="00134930"/>
    <w:rsid w:val="00136421"/>
    <w:rsid w:val="00143CF2"/>
    <w:rsid w:val="00144935"/>
    <w:rsid w:val="0014632D"/>
    <w:rsid w:val="00152443"/>
    <w:rsid w:val="00155C8C"/>
    <w:rsid w:val="001569B9"/>
    <w:rsid w:val="0015797B"/>
    <w:rsid w:val="00161F9D"/>
    <w:rsid w:val="0016333D"/>
    <w:rsid w:val="00165485"/>
    <w:rsid w:val="00176C90"/>
    <w:rsid w:val="0017774F"/>
    <w:rsid w:val="00181A87"/>
    <w:rsid w:val="00183718"/>
    <w:rsid w:val="0018398D"/>
    <w:rsid w:val="00183A74"/>
    <w:rsid w:val="00183C76"/>
    <w:rsid w:val="00185FD0"/>
    <w:rsid w:val="00186413"/>
    <w:rsid w:val="00191354"/>
    <w:rsid w:val="00195428"/>
    <w:rsid w:val="0019699D"/>
    <w:rsid w:val="00197E2D"/>
    <w:rsid w:val="001A01FF"/>
    <w:rsid w:val="001A3E96"/>
    <w:rsid w:val="001A616C"/>
    <w:rsid w:val="001B11DA"/>
    <w:rsid w:val="001B2193"/>
    <w:rsid w:val="001B3021"/>
    <w:rsid w:val="001B5534"/>
    <w:rsid w:val="001B6D2F"/>
    <w:rsid w:val="001B7905"/>
    <w:rsid w:val="001B7A31"/>
    <w:rsid w:val="001C0BE6"/>
    <w:rsid w:val="001C2657"/>
    <w:rsid w:val="001C3DBC"/>
    <w:rsid w:val="001C645D"/>
    <w:rsid w:val="001C6877"/>
    <w:rsid w:val="001C7C76"/>
    <w:rsid w:val="001D08D1"/>
    <w:rsid w:val="001D232B"/>
    <w:rsid w:val="001D3EE3"/>
    <w:rsid w:val="001D6214"/>
    <w:rsid w:val="001D6F4F"/>
    <w:rsid w:val="001E024E"/>
    <w:rsid w:val="001E0B0C"/>
    <w:rsid w:val="001E2752"/>
    <w:rsid w:val="001E4126"/>
    <w:rsid w:val="001E531D"/>
    <w:rsid w:val="001E75DF"/>
    <w:rsid w:val="001F383A"/>
    <w:rsid w:val="001F4405"/>
    <w:rsid w:val="001F4910"/>
    <w:rsid w:val="001F7ABA"/>
    <w:rsid w:val="002054E4"/>
    <w:rsid w:val="00205BC1"/>
    <w:rsid w:val="00205BF4"/>
    <w:rsid w:val="0021120E"/>
    <w:rsid w:val="00213D8E"/>
    <w:rsid w:val="00216BB8"/>
    <w:rsid w:val="00221A13"/>
    <w:rsid w:val="00224192"/>
    <w:rsid w:val="002246EF"/>
    <w:rsid w:val="002308F3"/>
    <w:rsid w:val="0023243A"/>
    <w:rsid w:val="0023269D"/>
    <w:rsid w:val="00244530"/>
    <w:rsid w:val="00244B7F"/>
    <w:rsid w:val="002452AD"/>
    <w:rsid w:val="00245623"/>
    <w:rsid w:val="002460D5"/>
    <w:rsid w:val="00247A69"/>
    <w:rsid w:val="002500DF"/>
    <w:rsid w:val="002518EE"/>
    <w:rsid w:val="00257B37"/>
    <w:rsid w:val="00265212"/>
    <w:rsid w:val="00267779"/>
    <w:rsid w:val="00267F29"/>
    <w:rsid w:val="0027066D"/>
    <w:rsid w:val="00271C6C"/>
    <w:rsid w:val="00273815"/>
    <w:rsid w:val="00273C84"/>
    <w:rsid w:val="00273E2F"/>
    <w:rsid w:val="00274753"/>
    <w:rsid w:val="00275E82"/>
    <w:rsid w:val="00277AEE"/>
    <w:rsid w:val="00280386"/>
    <w:rsid w:val="00281620"/>
    <w:rsid w:val="00285201"/>
    <w:rsid w:val="00286245"/>
    <w:rsid w:val="00286CAA"/>
    <w:rsid w:val="00286CE4"/>
    <w:rsid w:val="0029162D"/>
    <w:rsid w:val="002922D4"/>
    <w:rsid w:val="00293E14"/>
    <w:rsid w:val="002941F1"/>
    <w:rsid w:val="002956A3"/>
    <w:rsid w:val="00295CC7"/>
    <w:rsid w:val="00295DEB"/>
    <w:rsid w:val="002A0D46"/>
    <w:rsid w:val="002B3221"/>
    <w:rsid w:val="002B3920"/>
    <w:rsid w:val="002D5557"/>
    <w:rsid w:val="002E1E82"/>
    <w:rsid w:val="002F030A"/>
    <w:rsid w:val="002F08BD"/>
    <w:rsid w:val="002F16E1"/>
    <w:rsid w:val="002F1BDB"/>
    <w:rsid w:val="002F3EF7"/>
    <w:rsid w:val="002F487C"/>
    <w:rsid w:val="002F6C7B"/>
    <w:rsid w:val="002F7902"/>
    <w:rsid w:val="0030023D"/>
    <w:rsid w:val="00301B6A"/>
    <w:rsid w:val="003038AA"/>
    <w:rsid w:val="00304CD9"/>
    <w:rsid w:val="003054F6"/>
    <w:rsid w:val="003119D7"/>
    <w:rsid w:val="00314939"/>
    <w:rsid w:val="0032346B"/>
    <w:rsid w:val="00323586"/>
    <w:rsid w:val="00325CA1"/>
    <w:rsid w:val="003312FB"/>
    <w:rsid w:val="00332566"/>
    <w:rsid w:val="0034249F"/>
    <w:rsid w:val="003432B0"/>
    <w:rsid w:val="00345C9C"/>
    <w:rsid w:val="00351087"/>
    <w:rsid w:val="00353152"/>
    <w:rsid w:val="00355024"/>
    <w:rsid w:val="00355239"/>
    <w:rsid w:val="003569C8"/>
    <w:rsid w:val="00356D41"/>
    <w:rsid w:val="00356F7D"/>
    <w:rsid w:val="00360933"/>
    <w:rsid w:val="00362BC5"/>
    <w:rsid w:val="00364AE7"/>
    <w:rsid w:val="00365857"/>
    <w:rsid w:val="003775EF"/>
    <w:rsid w:val="00377B62"/>
    <w:rsid w:val="00377EE5"/>
    <w:rsid w:val="003841F5"/>
    <w:rsid w:val="00385820"/>
    <w:rsid w:val="00387548"/>
    <w:rsid w:val="003878D2"/>
    <w:rsid w:val="00387AA1"/>
    <w:rsid w:val="00391681"/>
    <w:rsid w:val="00395FC5"/>
    <w:rsid w:val="00396AC6"/>
    <w:rsid w:val="00397016"/>
    <w:rsid w:val="003A0B77"/>
    <w:rsid w:val="003A2DBC"/>
    <w:rsid w:val="003A369E"/>
    <w:rsid w:val="003A41AA"/>
    <w:rsid w:val="003A5C4B"/>
    <w:rsid w:val="003B27E1"/>
    <w:rsid w:val="003B37B9"/>
    <w:rsid w:val="003B3ADA"/>
    <w:rsid w:val="003B5336"/>
    <w:rsid w:val="003B6951"/>
    <w:rsid w:val="003B72A7"/>
    <w:rsid w:val="003C3F81"/>
    <w:rsid w:val="003C7B64"/>
    <w:rsid w:val="003D27F5"/>
    <w:rsid w:val="003D5EB3"/>
    <w:rsid w:val="003D707E"/>
    <w:rsid w:val="003E10D3"/>
    <w:rsid w:val="003E11CE"/>
    <w:rsid w:val="003E1D80"/>
    <w:rsid w:val="003E7DBA"/>
    <w:rsid w:val="003F2A58"/>
    <w:rsid w:val="003F3933"/>
    <w:rsid w:val="00401CBF"/>
    <w:rsid w:val="0040501B"/>
    <w:rsid w:val="00405947"/>
    <w:rsid w:val="004073DA"/>
    <w:rsid w:val="0041015B"/>
    <w:rsid w:val="00411AC6"/>
    <w:rsid w:val="00412EED"/>
    <w:rsid w:val="00415850"/>
    <w:rsid w:val="00415F65"/>
    <w:rsid w:val="00417721"/>
    <w:rsid w:val="00417F58"/>
    <w:rsid w:val="00417F8B"/>
    <w:rsid w:val="004228B8"/>
    <w:rsid w:val="0042297F"/>
    <w:rsid w:val="00425959"/>
    <w:rsid w:val="00430281"/>
    <w:rsid w:val="0043086A"/>
    <w:rsid w:val="00433FF3"/>
    <w:rsid w:val="0043448A"/>
    <w:rsid w:val="004477C3"/>
    <w:rsid w:val="00451BE2"/>
    <w:rsid w:val="00456CA5"/>
    <w:rsid w:val="0046017D"/>
    <w:rsid w:val="00467FFD"/>
    <w:rsid w:val="004710D0"/>
    <w:rsid w:val="00473566"/>
    <w:rsid w:val="004761CB"/>
    <w:rsid w:val="004762A4"/>
    <w:rsid w:val="00476D28"/>
    <w:rsid w:val="00482336"/>
    <w:rsid w:val="00482679"/>
    <w:rsid w:val="00483273"/>
    <w:rsid w:val="004833A5"/>
    <w:rsid w:val="00485C45"/>
    <w:rsid w:val="0049402E"/>
    <w:rsid w:val="0049538D"/>
    <w:rsid w:val="0049672D"/>
    <w:rsid w:val="0049692B"/>
    <w:rsid w:val="00497070"/>
    <w:rsid w:val="004A1203"/>
    <w:rsid w:val="004A2055"/>
    <w:rsid w:val="004B1B57"/>
    <w:rsid w:val="004B288D"/>
    <w:rsid w:val="004B5739"/>
    <w:rsid w:val="004B61B5"/>
    <w:rsid w:val="004B6788"/>
    <w:rsid w:val="004C5872"/>
    <w:rsid w:val="004D4372"/>
    <w:rsid w:val="004D48E3"/>
    <w:rsid w:val="004D7E4F"/>
    <w:rsid w:val="004E0933"/>
    <w:rsid w:val="004E34A5"/>
    <w:rsid w:val="004E4168"/>
    <w:rsid w:val="004E5706"/>
    <w:rsid w:val="004E6D7E"/>
    <w:rsid w:val="004E740D"/>
    <w:rsid w:val="004F0683"/>
    <w:rsid w:val="004F06C7"/>
    <w:rsid w:val="004F1896"/>
    <w:rsid w:val="004F1B8F"/>
    <w:rsid w:val="004F261A"/>
    <w:rsid w:val="004F4F3E"/>
    <w:rsid w:val="004F5701"/>
    <w:rsid w:val="00500E5E"/>
    <w:rsid w:val="00502D40"/>
    <w:rsid w:val="0050398B"/>
    <w:rsid w:val="00506767"/>
    <w:rsid w:val="0051115E"/>
    <w:rsid w:val="0051451E"/>
    <w:rsid w:val="00515663"/>
    <w:rsid w:val="00515A2E"/>
    <w:rsid w:val="005160CA"/>
    <w:rsid w:val="005163AA"/>
    <w:rsid w:val="00520AD2"/>
    <w:rsid w:val="005222D5"/>
    <w:rsid w:val="00530B82"/>
    <w:rsid w:val="00533B1F"/>
    <w:rsid w:val="005420D0"/>
    <w:rsid w:val="00542443"/>
    <w:rsid w:val="005428B2"/>
    <w:rsid w:val="005458EF"/>
    <w:rsid w:val="00551D82"/>
    <w:rsid w:val="00554A2B"/>
    <w:rsid w:val="00555B07"/>
    <w:rsid w:val="00556429"/>
    <w:rsid w:val="005564A2"/>
    <w:rsid w:val="00556DA6"/>
    <w:rsid w:val="0056589E"/>
    <w:rsid w:val="005706DF"/>
    <w:rsid w:val="00571A80"/>
    <w:rsid w:val="00573209"/>
    <w:rsid w:val="00573253"/>
    <w:rsid w:val="005737E2"/>
    <w:rsid w:val="00574BD4"/>
    <w:rsid w:val="00577276"/>
    <w:rsid w:val="00580E74"/>
    <w:rsid w:val="00584B35"/>
    <w:rsid w:val="00585158"/>
    <w:rsid w:val="005857CA"/>
    <w:rsid w:val="005872F6"/>
    <w:rsid w:val="00587E2B"/>
    <w:rsid w:val="005905A3"/>
    <w:rsid w:val="00591419"/>
    <w:rsid w:val="00592A70"/>
    <w:rsid w:val="005938E1"/>
    <w:rsid w:val="0059625F"/>
    <w:rsid w:val="00596AF9"/>
    <w:rsid w:val="005A0026"/>
    <w:rsid w:val="005A06FF"/>
    <w:rsid w:val="005A0F77"/>
    <w:rsid w:val="005A3136"/>
    <w:rsid w:val="005A638D"/>
    <w:rsid w:val="005B23E6"/>
    <w:rsid w:val="005B279B"/>
    <w:rsid w:val="005B5F65"/>
    <w:rsid w:val="005C28F1"/>
    <w:rsid w:val="005C3EB1"/>
    <w:rsid w:val="005D3576"/>
    <w:rsid w:val="005D4C82"/>
    <w:rsid w:val="005D7110"/>
    <w:rsid w:val="005E0BEE"/>
    <w:rsid w:val="005E2C17"/>
    <w:rsid w:val="005E3120"/>
    <w:rsid w:val="005E63F4"/>
    <w:rsid w:val="005F163C"/>
    <w:rsid w:val="005F4375"/>
    <w:rsid w:val="005F447E"/>
    <w:rsid w:val="005F62DF"/>
    <w:rsid w:val="005F70C0"/>
    <w:rsid w:val="00602B62"/>
    <w:rsid w:val="00604454"/>
    <w:rsid w:val="00604483"/>
    <w:rsid w:val="00605F37"/>
    <w:rsid w:val="006070D4"/>
    <w:rsid w:val="00607712"/>
    <w:rsid w:val="00611CB8"/>
    <w:rsid w:val="00616171"/>
    <w:rsid w:val="00621FC0"/>
    <w:rsid w:val="00622578"/>
    <w:rsid w:val="00624AB8"/>
    <w:rsid w:val="00627B58"/>
    <w:rsid w:val="006322E4"/>
    <w:rsid w:val="00632489"/>
    <w:rsid w:val="00632D74"/>
    <w:rsid w:val="0063565F"/>
    <w:rsid w:val="006416BA"/>
    <w:rsid w:val="00641B2F"/>
    <w:rsid w:val="006428BA"/>
    <w:rsid w:val="0064376E"/>
    <w:rsid w:val="00644276"/>
    <w:rsid w:val="006523F4"/>
    <w:rsid w:val="00653DB2"/>
    <w:rsid w:val="00656BDF"/>
    <w:rsid w:val="00661FA8"/>
    <w:rsid w:val="006621E4"/>
    <w:rsid w:val="00664A3B"/>
    <w:rsid w:val="00665813"/>
    <w:rsid w:val="00665C75"/>
    <w:rsid w:val="00666667"/>
    <w:rsid w:val="00670A24"/>
    <w:rsid w:val="00670FDC"/>
    <w:rsid w:val="00671430"/>
    <w:rsid w:val="006714B4"/>
    <w:rsid w:val="00675114"/>
    <w:rsid w:val="00682609"/>
    <w:rsid w:val="006826F0"/>
    <w:rsid w:val="0068430C"/>
    <w:rsid w:val="00684338"/>
    <w:rsid w:val="00686988"/>
    <w:rsid w:val="00692706"/>
    <w:rsid w:val="00694396"/>
    <w:rsid w:val="00694B0E"/>
    <w:rsid w:val="00696839"/>
    <w:rsid w:val="006A0FFA"/>
    <w:rsid w:val="006A3E70"/>
    <w:rsid w:val="006A4416"/>
    <w:rsid w:val="006A5A2F"/>
    <w:rsid w:val="006A5DBD"/>
    <w:rsid w:val="006B0D48"/>
    <w:rsid w:val="006B31C2"/>
    <w:rsid w:val="006B3DE2"/>
    <w:rsid w:val="006B67FD"/>
    <w:rsid w:val="006B7D29"/>
    <w:rsid w:val="006C1DB6"/>
    <w:rsid w:val="006C25A3"/>
    <w:rsid w:val="006C2D31"/>
    <w:rsid w:val="006C5492"/>
    <w:rsid w:val="006C6F83"/>
    <w:rsid w:val="006D170F"/>
    <w:rsid w:val="006D4B7A"/>
    <w:rsid w:val="006E0F08"/>
    <w:rsid w:val="006E4797"/>
    <w:rsid w:val="006E67F2"/>
    <w:rsid w:val="006E7EAA"/>
    <w:rsid w:val="006F20B4"/>
    <w:rsid w:val="006F4F5F"/>
    <w:rsid w:val="006F77EF"/>
    <w:rsid w:val="00701D78"/>
    <w:rsid w:val="007026DA"/>
    <w:rsid w:val="007034F8"/>
    <w:rsid w:val="0070724D"/>
    <w:rsid w:val="00710A14"/>
    <w:rsid w:val="00714A2B"/>
    <w:rsid w:val="00714F0F"/>
    <w:rsid w:val="00715210"/>
    <w:rsid w:val="00722909"/>
    <w:rsid w:val="0073002D"/>
    <w:rsid w:val="00730E26"/>
    <w:rsid w:val="00732EFF"/>
    <w:rsid w:val="0073417E"/>
    <w:rsid w:val="00735D43"/>
    <w:rsid w:val="007406A5"/>
    <w:rsid w:val="00742225"/>
    <w:rsid w:val="00743BE4"/>
    <w:rsid w:val="00743D47"/>
    <w:rsid w:val="00750E3A"/>
    <w:rsid w:val="00751BBE"/>
    <w:rsid w:val="007539F5"/>
    <w:rsid w:val="00756C14"/>
    <w:rsid w:val="00757CC8"/>
    <w:rsid w:val="00760747"/>
    <w:rsid w:val="007637CD"/>
    <w:rsid w:val="00770BBB"/>
    <w:rsid w:val="007720F8"/>
    <w:rsid w:val="00772132"/>
    <w:rsid w:val="0077475F"/>
    <w:rsid w:val="00775287"/>
    <w:rsid w:val="0077684A"/>
    <w:rsid w:val="00780699"/>
    <w:rsid w:val="00780E52"/>
    <w:rsid w:val="00782D49"/>
    <w:rsid w:val="007A2A46"/>
    <w:rsid w:val="007A412D"/>
    <w:rsid w:val="007A4D52"/>
    <w:rsid w:val="007A50AB"/>
    <w:rsid w:val="007A60E2"/>
    <w:rsid w:val="007B19E2"/>
    <w:rsid w:val="007B3CDE"/>
    <w:rsid w:val="007B45A7"/>
    <w:rsid w:val="007B73F3"/>
    <w:rsid w:val="007C0C88"/>
    <w:rsid w:val="007C3FF7"/>
    <w:rsid w:val="007C5298"/>
    <w:rsid w:val="007C5CA7"/>
    <w:rsid w:val="007C6488"/>
    <w:rsid w:val="007E5560"/>
    <w:rsid w:val="007E5D08"/>
    <w:rsid w:val="007E6A10"/>
    <w:rsid w:val="007F08D5"/>
    <w:rsid w:val="007F49E6"/>
    <w:rsid w:val="007F7FDD"/>
    <w:rsid w:val="0080130D"/>
    <w:rsid w:val="008022C8"/>
    <w:rsid w:val="00804A75"/>
    <w:rsid w:val="0081009B"/>
    <w:rsid w:val="00814BD3"/>
    <w:rsid w:val="00817A78"/>
    <w:rsid w:val="00820499"/>
    <w:rsid w:val="00820CEC"/>
    <w:rsid w:val="00822DA5"/>
    <w:rsid w:val="00824695"/>
    <w:rsid w:val="008247CC"/>
    <w:rsid w:val="008261D8"/>
    <w:rsid w:val="00831322"/>
    <w:rsid w:val="00833A8A"/>
    <w:rsid w:val="0083445A"/>
    <w:rsid w:val="00834AE2"/>
    <w:rsid w:val="00834D6D"/>
    <w:rsid w:val="00836090"/>
    <w:rsid w:val="00836E78"/>
    <w:rsid w:val="008431C0"/>
    <w:rsid w:val="00843331"/>
    <w:rsid w:val="00850C29"/>
    <w:rsid w:val="00850E1D"/>
    <w:rsid w:val="00852CF5"/>
    <w:rsid w:val="008530B0"/>
    <w:rsid w:val="008537D9"/>
    <w:rsid w:val="00857C8B"/>
    <w:rsid w:val="00864F98"/>
    <w:rsid w:val="008654AB"/>
    <w:rsid w:val="0086591C"/>
    <w:rsid w:val="00865AF1"/>
    <w:rsid w:val="00865EE7"/>
    <w:rsid w:val="00866F77"/>
    <w:rsid w:val="008737CB"/>
    <w:rsid w:val="00877811"/>
    <w:rsid w:val="00880AF7"/>
    <w:rsid w:val="0088212F"/>
    <w:rsid w:val="008832A1"/>
    <w:rsid w:val="008833EB"/>
    <w:rsid w:val="008844E1"/>
    <w:rsid w:val="00884516"/>
    <w:rsid w:val="008855FF"/>
    <w:rsid w:val="00885CEC"/>
    <w:rsid w:val="00886B79"/>
    <w:rsid w:val="00886E59"/>
    <w:rsid w:val="00887AD6"/>
    <w:rsid w:val="00894410"/>
    <w:rsid w:val="00894830"/>
    <w:rsid w:val="00895543"/>
    <w:rsid w:val="00897D63"/>
    <w:rsid w:val="008A2CDC"/>
    <w:rsid w:val="008A6E42"/>
    <w:rsid w:val="008A7AAE"/>
    <w:rsid w:val="008B26EA"/>
    <w:rsid w:val="008B5C7D"/>
    <w:rsid w:val="008C0840"/>
    <w:rsid w:val="008C65C1"/>
    <w:rsid w:val="008C6A5D"/>
    <w:rsid w:val="008D0113"/>
    <w:rsid w:val="008D062E"/>
    <w:rsid w:val="008D5B75"/>
    <w:rsid w:val="008D7171"/>
    <w:rsid w:val="008E1CD5"/>
    <w:rsid w:val="008F0D7F"/>
    <w:rsid w:val="008F0E81"/>
    <w:rsid w:val="008F1111"/>
    <w:rsid w:val="008F22CB"/>
    <w:rsid w:val="008F2C44"/>
    <w:rsid w:val="008F4EB0"/>
    <w:rsid w:val="008F5ED9"/>
    <w:rsid w:val="008F722C"/>
    <w:rsid w:val="009001FC"/>
    <w:rsid w:val="009008F5"/>
    <w:rsid w:val="00900FF2"/>
    <w:rsid w:val="00901E3C"/>
    <w:rsid w:val="00902C21"/>
    <w:rsid w:val="0090412E"/>
    <w:rsid w:val="00905B5F"/>
    <w:rsid w:val="00910E82"/>
    <w:rsid w:val="00913C2D"/>
    <w:rsid w:val="0091486B"/>
    <w:rsid w:val="0091490B"/>
    <w:rsid w:val="00915CB9"/>
    <w:rsid w:val="00930F6D"/>
    <w:rsid w:val="009325AD"/>
    <w:rsid w:val="00932D1C"/>
    <w:rsid w:val="0093457B"/>
    <w:rsid w:val="00937395"/>
    <w:rsid w:val="009439DC"/>
    <w:rsid w:val="0094594E"/>
    <w:rsid w:val="00945FAA"/>
    <w:rsid w:val="00951012"/>
    <w:rsid w:val="00953C75"/>
    <w:rsid w:val="00955CF3"/>
    <w:rsid w:val="00963C8D"/>
    <w:rsid w:val="00963D86"/>
    <w:rsid w:val="00963DDD"/>
    <w:rsid w:val="00966961"/>
    <w:rsid w:val="009678C8"/>
    <w:rsid w:val="00970821"/>
    <w:rsid w:val="00974E14"/>
    <w:rsid w:val="00982B5E"/>
    <w:rsid w:val="00982F2D"/>
    <w:rsid w:val="00983B14"/>
    <w:rsid w:val="00983FAD"/>
    <w:rsid w:val="00986192"/>
    <w:rsid w:val="00986C11"/>
    <w:rsid w:val="0099258A"/>
    <w:rsid w:val="00992EEB"/>
    <w:rsid w:val="00997AC1"/>
    <w:rsid w:val="009A0DEB"/>
    <w:rsid w:val="009A0E5A"/>
    <w:rsid w:val="009A0E97"/>
    <w:rsid w:val="009B1CDF"/>
    <w:rsid w:val="009B377B"/>
    <w:rsid w:val="009B6E73"/>
    <w:rsid w:val="009B77BF"/>
    <w:rsid w:val="009C0BF8"/>
    <w:rsid w:val="009C3C3D"/>
    <w:rsid w:val="009C65D7"/>
    <w:rsid w:val="009D0F5C"/>
    <w:rsid w:val="009D532B"/>
    <w:rsid w:val="009D797C"/>
    <w:rsid w:val="009E3056"/>
    <w:rsid w:val="009F05ED"/>
    <w:rsid w:val="009F42D6"/>
    <w:rsid w:val="00A009EC"/>
    <w:rsid w:val="00A00CF7"/>
    <w:rsid w:val="00A0211A"/>
    <w:rsid w:val="00A05792"/>
    <w:rsid w:val="00A13CC9"/>
    <w:rsid w:val="00A14DE1"/>
    <w:rsid w:val="00A163C3"/>
    <w:rsid w:val="00A17BC8"/>
    <w:rsid w:val="00A21639"/>
    <w:rsid w:val="00A21F89"/>
    <w:rsid w:val="00A23F1D"/>
    <w:rsid w:val="00A251E8"/>
    <w:rsid w:val="00A31292"/>
    <w:rsid w:val="00A328C0"/>
    <w:rsid w:val="00A3324E"/>
    <w:rsid w:val="00A36100"/>
    <w:rsid w:val="00A40836"/>
    <w:rsid w:val="00A510FA"/>
    <w:rsid w:val="00A518AE"/>
    <w:rsid w:val="00A51CD7"/>
    <w:rsid w:val="00A55A58"/>
    <w:rsid w:val="00A56405"/>
    <w:rsid w:val="00A63FC6"/>
    <w:rsid w:val="00A64E68"/>
    <w:rsid w:val="00A67982"/>
    <w:rsid w:val="00A67B09"/>
    <w:rsid w:val="00A7028C"/>
    <w:rsid w:val="00A733DB"/>
    <w:rsid w:val="00A74632"/>
    <w:rsid w:val="00A74EAD"/>
    <w:rsid w:val="00A778E9"/>
    <w:rsid w:val="00A77B22"/>
    <w:rsid w:val="00A80F5C"/>
    <w:rsid w:val="00A81DB3"/>
    <w:rsid w:val="00A83AB1"/>
    <w:rsid w:val="00A851D5"/>
    <w:rsid w:val="00A861B3"/>
    <w:rsid w:val="00A87FD3"/>
    <w:rsid w:val="00A914D2"/>
    <w:rsid w:val="00A91D16"/>
    <w:rsid w:val="00A9420B"/>
    <w:rsid w:val="00AA1207"/>
    <w:rsid w:val="00AA2A5D"/>
    <w:rsid w:val="00AA3B90"/>
    <w:rsid w:val="00AA6793"/>
    <w:rsid w:val="00AA78F4"/>
    <w:rsid w:val="00AA7C3C"/>
    <w:rsid w:val="00AB270E"/>
    <w:rsid w:val="00AB3377"/>
    <w:rsid w:val="00AB40D5"/>
    <w:rsid w:val="00AB4E13"/>
    <w:rsid w:val="00AB7E5B"/>
    <w:rsid w:val="00AC739D"/>
    <w:rsid w:val="00AD0AB6"/>
    <w:rsid w:val="00AD4FA9"/>
    <w:rsid w:val="00AE284E"/>
    <w:rsid w:val="00AE71C5"/>
    <w:rsid w:val="00AF271C"/>
    <w:rsid w:val="00AF30FE"/>
    <w:rsid w:val="00AF4877"/>
    <w:rsid w:val="00B00971"/>
    <w:rsid w:val="00B01C4E"/>
    <w:rsid w:val="00B058EA"/>
    <w:rsid w:val="00B11F5D"/>
    <w:rsid w:val="00B1428F"/>
    <w:rsid w:val="00B213D8"/>
    <w:rsid w:val="00B21746"/>
    <w:rsid w:val="00B26489"/>
    <w:rsid w:val="00B270CB"/>
    <w:rsid w:val="00B31E92"/>
    <w:rsid w:val="00B41558"/>
    <w:rsid w:val="00B44DFF"/>
    <w:rsid w:val="00B4792B"/>
    <w:rsid w:val="00B50816"/>
    <w:rsid w:val="00B54A54"/>
    <w:rsid w:val="00B60D3B"/>
    <w:rsid w:val="00B61EB7"/>
    <w:rsid w:val="00B64A52"/>
    <w:rsid w:val="00B73A2C"/>
    <w:rsid w:val="00B73DFD"/>
    <w:rsid w:val="00B76A79"/>
    <w:rsid w:val="00B80A81"/>
    <w:rsid w:val="00B81FB0"/>
    <w:rsid w:val="00B912B2"/>
    <w:rsid w:val="00B91DAE"/>
    <w:rsid w:val="00B92949"/>
    <w:rsid w:val="00B945B8"/>
    <w:rsid w:val="00B967F6"/>
    <w:rsid w:val="00BA1C12"/>
    <w:rsid w:val="00BA6A31"/>
    <w:rsid w:val="00BA6C9E"/>
    <w:rsid w:val="00BB4E91"/>
    <w:rsid w:val="00BB5209"/>
    <w:rsid w:val="00BB5ECA"/>
    <w:rsid w:val="00BB6A6F"/>
    <w:rsid w:val="00BB7EA9"/>
    <w:rsid w:val="00BC1020"/>
    <w:rsid w:val="00BC2431"/>
    <w:rsid w:val="00BC24DC"/>
    <w:rsid w:val="00BC2F29"/>
    <w:rsid w:val="00BC4866"/>
    <w:rsid w:val="00BC4934"/>
    <w:rsid w:val="00BD7D47"/>
    <w:rsid w:val="00BE38C2"/>
    <w:rsid w:val="00BE508D"/>
    <w:rsid w:val="00BE6D3E"/>
    <w:rsid w:val="00BF3940"/>
    <w:rsid w:val="00C07C4A"/>
    <w:rsid w:val="00C10EAD"/>
    <w:rsid w:val="00C21AD2"/>
    <w:rsid w:val="00C22836"/>
    <w:rsid w:val="00C261C8"/>
    <w:rsid w:val="00C26253"/>
    <w:rsid w:val="00C35943"/>
    <w:rsid w:val="00C3659B"/>
    <w:rsid w:val="00C36D7D"/>
    <w:rsid w:val="00C403FA"/>
    <w:rsid w:val="00C45EA3"/>
    <w:rsid w:val="00C56EC9"/>
    <w:rsid w:val="00C6040C"/>
    <w:rsid w:val="00C62223"/>
    <w:rsid w:val="00C62612"/>
    <w:rsid w:val="00C62A7E"/>
    <w:rsid w:val="00C64CC8"/>
    <w:rsid w:val="00C663FC"/>
    <w:rsid w:val="00C7025D"/>
    <w:rsid w:val="00C72A51"/>
    <w:rsid w:val="00C736B2"/>
    <w:rsid w:val="00C73FA1"/>
    <w:rsid w:val="00C750B2"/>
    <w:rsid w:val="00C81DB6"/>
    <w:rsid w:val="00C82CC7"/>
    <w:rsid w:val="00C84148"/>
    <w:rsid w:val="00C86B91"/>
    <w:rsid w:val="00C86E6A"/>
    <w:rsid w:val="00C878B3"/>
    <w:rsid w:val="00C87C09"/>
    <w:rsid w:val="00C90715"/>
    <w:rsid w:val="00C91F30"/>
    <w:rsid w:val="00C93467"/>
    <w:rsid w:val="00C938D9"/>
    <w:rsid w:val="00C93E42"/>
    <w:rsid w:val="00C942DD"/>
    <w:rsid w:val="00C961BF"/>
    <w:rsid w:val="00C9627E"/>
    <w:rsid w:val="00C97EA3"/>
    <w:rsid w:val="00CA2F9F"/>
    <w:rsid w:val="00CA4DEC"/>
    <w:rsid w:val="00CA5AF1"/>
    <w:rsid w:val="00CB29D1"/>
    <w:rsid w:val="00CB42E1"/>
    <w:rsid w:val="00CC107A"/>
    <w:rsid w:val="00CC1599"/>
    <w:rsid w:val="00CC1A5E"/>
    <w:rsid w:val="00CC223D"/>
    <w:rsid w:val="00CC5570"/>
    <w:rsid w:val="00CC60E7"/>
    <w:rsid w:val="00CC7A3B"/>
    <w:rsid w:val="00CD0362"/>
    <w:rsid w:val="00CD738F"/>
    <w:rsid w:val="00CD7CA2"/>
    <w:rsid w:val="00CE16F1"/>
    <w:rsid w:val="00CE41DF"/>
    <w:rsid w:val="00CF1813"/>
    <w:rsid w:val="00CF4760"/>
    <w:rsid w:val="00CF7087"/>
    <w:rsid w:val="00D00857"/>
    <w:rsid w:val="00D024A2"/>
    <w:rsid w:val="00D02A81"/>
    <w:rsid w:val="00D03864"/>
    <w:rsid w:val="00D03B31"/>
    <w:rsid w:val="00D06419"/>
    <w:rsid w:val="00D06B6F"/>
    <w:rsid w:val="00D10EF7"/>
    <w:rsid w:val="00D16AB8"/>
    <w:rsid w:val="00D16E1C"/>
    <w:rsid w:val="00D17FFD"/>
    <w:rsid w:val="00D2098B"/>
    <w:rsid w:val="00D214D9"/>
    <w:rsid w:val="00D26519"/>
    <w:rsid w:val="00D26D22"/>
    <w:rsid w:val="00D31438"/>
    <w:rsid w:val="00D3188C"/>
    <w:rsid w:val="00D31D9B"/>
    <w:rsid w:val="00D33364"/>
    <w:rsid w:val="00D338ED"/>
    <w:rsid w:val="00D438EF"/>
    <w:rsid w:val="00D47E20"/>
    <w:rsid w:val="00D50695"/>
    <w:rsid w:val="00D50858"/>
    <w:rsid w:val="00D50877"/>
    <w:rsid w:val="00D51910"/>
    <w:rsid w:val="00D51FB2"/>
    <w:rsid w:val="00D52BE2"/>
    <w:rsid w:val="00D61414"/>
    <w:rsid w:val="00D63F67"/>
    <w:rsid w:val="00D64019"/>
    <w:rsid w:val="00D6423D"/>
    <w:rsid w:val="00D6493D"/>
    <w:rsid w:val="00D65EF6"/>
    <w:rsid w:val="00D668B5"/>
    <w:rsid w:val="00D71091"/>
    <w:rsid w:val="00D71305"/>
    <w:rsid w:val="00D71C54"/>
    <w:rsid w:val="00D82473"/>
    <w:rsid w:val="00D82BE1"/>
    <w:rsid w:val="00D8434A"/>
    <w:rsid w:val="00D84D6F"/>
    <w:rsid w:val="00D85728"/>
    <w:rsid w:val="00D867A6"/>
    <w:rsid w:val="00D90B42"/>
    <w:rsid w:val="00D95534"/>
    <w:rsid w:val="00DA4586"/>
    <w:rsid w:val="00DA4674"/>
    <w:rsid w:val="00DA7290"/>
    <w:rsid w:val="00DB10AE"/>
    <w:rsid w:val="00DB3478"/>
    <w:rsid w:val="00DC2EC3"/>
    <w:rsid w:val="00DD780C"/>
    <w:rsid w:val="00DE03A5"/>
    <w:rsid w:val="00DE17F5"/>
    <w:rsid w:val="00DE4273"/>
    <w:rsid w:val="00DE64BE"/>
    <w:rsid w:val="00DF5841"/>
    <w:rsid w:val="00E027E4"/>
    <w:rsid w:val="00E034F5"/>
    <w:rsid w:val="00E03766"/>
    <w:rsid w:val="00E04590"/>
    <w:rsid w:val="00E04AB2"/>
    <w:rsid w:val="00E10E1B"/>
    <w:rsid w:val="00E114DB"/>
    <w:rsid w:val="00E13EFD"/>
    <w:rsid w:val="00E146D0"/>
    <w:rsid w:val="00E171DC"/>
    <w:rsid w:val="00E17771"/>
    <w:rsid w:val="00E20B07"/>
    <w:rsid w:val="00E26B96"/>
    <w:rsid w:val="00E26BDC"/>
    <w:rsid w:val="00E35108"/>
    <w:rsid w:val="00E42DF0"/>
    <w:rsid w:val="00E43153"/>
    <w:rsid w:val="00E459CF"/>
    <w:rsid w:val="00E47BC3"/>
    <w:rsid w:val="00E50809"/>
    <w:rsid w:val="00E521BB"/>
    <w:rsid w:val="00E52822"/>
    <w:rsid w:val="00E60714"/>
    <w:rsid w:val="00E6181C"/>
    <w:rsid w:val="00E633E7"/>
    <w:rsid w:val="00E65D6D"/>
    <w:rsid w:val="00E65F71"/>
    <w:rsid w:val="00E7133A"/>
    <w:rsid w:val="00E74743"/>
    <w:rsid w:val="00E767B7"/>
    <w:rsid w:val="00E81516"/>
    <w:rsid w:val="00E83115"/>
    <w:rsid w:val="00E92AFD"/>
    <w:rsid w:val="00E93033"/>
    <w:rsid w:val="00E93B85"/>
    <w:rsid w:val="00EA0CC1"/>
    <w:rsid w:val="00EA28EA"/>
    <w:rsid w:val="00EA2E1C"/>
    <w:rsid w:val="00EA4D52"/>
    <w:rsid w:val="00EA60A0"/>
    <w:rsid w:val="00EB0E34"/>
    <w:rsid w:val="00EB1764"/>
    <w:rsid w:val="00EB1E68"/>
    <w:rsid w:val="00EB31B3"/>
    <w:rsid w:val="00EB36CF"/>
    <w:rsid w:val="00EC16ED"/>
    <w:rsid w:val="00EC302A"/>
    <w:rsid w:val="00ED2147"/>
    <w:rsid w:val="00ED324F"/>
    <w:rsid w:val="00ED4B58"/>
    <w:rsid w:val="00ED69E4"/>
    <w:rsid w:val="00EE0089"/>
    <w:rsid w:val="00EE08D7"/>
    <w:rsid w:val="00EE133D"/>
    <w:rsid w:val="00EE5681"/>
    <w:rsid w:val="00EF54BF"/>
    <w:rsid w:val="00F002B7"/>
    <w:rsid w:val="00F04014"/>
    <w:rsid w:val="00F0572D"/>
    <w:rsid w:val="00F06B48"/>
    <w:rsid w:val="00F07A21"/>
    <w:rsid w:val="00F1159D"/>
    <w:rsid w:val="00F12532"/>
    <w:rsid w:val="00F16586"/>
    <w:rsid w:val="00F170F6"/>
    <w:rsid w:val="00F216AA"/>
    <w:rsid w:val="00F228D2"/>
    <w:rsid w:val="00F264F1"/>
    <w:rsid w:val="00F31190"/>
    <w:rsid w:val="00F33586"/>
    <w:rsid w:val="00F3510C"/>
    <w:rsid w:val="00F3624B"/>
    <w:rsid w:val="00F3720A"/>
    <w:rsid w:val="00F37968"/>
    <w:rsid w:val="00F37CD9"/>
    <w:rsid w:val="00F4002C"/>
    <w:rsid w:val="00F4034F"/>
    <w:rsid w:val="00F41B8E"/>
    <w:rsid w:val="00F4451D"/>
    <w:rsid w:val="00F460CB"/>
    <w:rsid w:val="00F46358"/>
    <w:rsid w:val="00F50668"/>
    <w:rsid w:val="00F516F1"/>
    <w:rsid w:val="00F5333F"/>
    <w:rsid w:val="00F62722"/>
    <w:rsid w:val="00F6463F"/>
    <w:rsid w:val="00F75366"/>
    <w:rsid w:val="00F86FD7"/>
    <w:rsid w:val="00F8773C"/>
    <w:rsid w:val="00F87748"/>
    <w:rsid w:val="00F87772"/>
    <w:rsid w:val="00FA12E7"/>
    <w:rsid w:val="00FA2B5C"/>
    <w:rsid w:val="00FA527B"/>
    <w:rsid w:val="00FA5343"/>
    <w:rsid w:val="00FB0EE9"/>
    <w:rsid w:val="00FB1FEA"/>
    <w:rsid w:val="00FB7084"/>
    <w:rsid w:val="00FC1910"/>
    <w:rsid w:val="00FC5603"/>
    <w:rsid w:val="00FC61BF"/>
    <w:rsid w:val="00FD0DB7"/>
    <w:rsid w:val="00FD5B32"/>
    <w:rsid w:val="00FD5E01"/>
    <w:rsid w:val="00FE1CAA"/>
    <w:rsid w:val="00FE235D"/>
    <w:rsid w:val="00FE3C25"/>
    <w:rsid w:val="00FF0611"/>
    <w:rsid w:val="00FF19BD"/>
    <w:rsid w:val="00FF32FA"/>
    <w:rsid w:val="00FF3806"/>
    <w:rsid w:val="00FF7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D6423D"/>
    <w:pPr>
      <w:ind w:left="720"/>
      <w:contextualSpacing/>
    </w:pPr>
  </w:style>
  <w:style w:type="character" w:styleId="FollowedHyperlink">
    <w:name w:val="FollowedHyperlink"/>
    <w:basedOn w:val="DefaultParagraphFont"/>
    <w:uiPriority w:val="99"/>
    <w:semiHidden/>
    <w:unhideWhenUsed/>
    <w:rsid w:val="008C65C1"/>
    <w:rPr>
      <w:color w:val="800080" w:themeColor="followedHyperlink"/>
      <w:u w:val="single"/>
    </w:rPr>
  </w:style>
  <w:style w:type="character" w:styleId="CommentReference">
    <w:name w:val="annotation reference"/>
    <w:basedOn w:val="DefaultParagraphFont"/>
    <w:uiPriority w:val="99"/>
    <w:semiHidden/>
    <w:unhideWhenUsed/>
    <w:rsid w:val="00CB29D1"/>
    <w:rPr>
      <w:sz w:val="16"/>
      <w:szCs w:val="16"/>
    </w:rPr>
  </w:style>
  <w:style w:type="paragraph" w:styleId="CommentText">
    <w:name w:val="annotation text"/>
    <w:basedOn w:val="Normal"/>
    <w:link w:val="CommentTextChar"/>
    <w:uiPriority w:val="99"/>
    <w:semiHidden/>
    <w:unhideWhenUsed/>
    <w:rsid w:val="00CB29D1"/>
    <w:rPr>
      <w:sz w:val="20"/>
      <w:szCs w:val="20"/>
    </w:rPr>
  </w:style>
  <w:style w:type="character" w:customStyle="1" w:styleId="CommentTextChar">
    <w:name w:val="Comment Text Char"/>
    <w:basedOn w:val="DefaultParagraphFont"/>
    <w:link w:val="CommentText"/>
    <w:uiPriority w:val="99"/>
    <w:semiHidden/>
    <w:rsid w:val="00CB29D1"/>
    <w:rPr>
      <w:sz w:val="20"/>
      <w:szCs w:val="20"/>
    </w:rPr>
  </w:style>
  <w:style w:type="paragraph" w:styleId="CommentSubject">
    <w:name w:val="annotation subject"/>
    <w:basedOn w:val="CommentText"/>
    <w:next w:val="CommentText"/>
    <w:link w:val="CommentSubjectChar"/>
    <w:uiPriority w:val="99"/>
    <w:semiHidden/>
    <w:unhideWhenUsed/>
    <w:rsid w:val="00CB29D1"/>
    <w:rPr>
      <w:b/>
      <w:bCs/>
    </w:rPr>
  </w:style>
  <w:style w:type="character" w:customStyle="1" w:styleId="CommentSubjectChar">
    <w:name w:val="Comment Subject Char"/>
    <w:basedOn w:val="CommentTextChar"/>
    <w:link w:val="CommentSubject"/>
    <w:uiPriority w:val="99"/>
    <w:semiHidden/>
    <w:rsid w:val="00CB29D1"/>
    <w:rPr>
      <w:b/>
      <w:bCs/>
      <w:sz w:val="20"/>
      <w:szCs w:val="20"/>
    </w:rPr>
  </w:style>
  <w:style w:type="paragraph" w:styleId="Revision">
    <w:name w:val="Revision"/>
    <w:hidden/>
    <w:uiPriority w:val="99"/>
    <w:semiHidden/>
    <w:rsid w:val="00C62223"/>
    <w:pPr>
      <w:widowControl/>
      <w:jc w:val="left"/>
    </w:pPr>
  </w:style>
  <w:style w:type="paragraph" w:customStyle="1" w:styleId="EndNoteBibliographyTitle">
    <w:name w:val="EndNote Bibliography Title"/>
    <w:basedOn w:val="Normal"/>
    <w:link w:val="EndNoteBibliographyTitleChar"/>
    <w:rsid w:val="00592A70"/>
    <w:pPr>
      <w:jc w:val="center"/>
    </w:pPr>
  </w:style>
  <w:style w:type="character" w:customStyle="1" w:styleId="EndNoteBibliographyTitleChar">
    <w:name w:val="EndNote Bibliography Title Char"/>
    <w:basedOn w:val="DefaultParagraphFont"/>
    <w:link w:val="EndNoteBibliographyTitle"/>
    <w:rsid w:val="00592A70"/>
  </w:style>
  <w:style w:type="paragraph" w:customStyle="1" w:styleId="EndNoteBibliography">
    <w:name w:val="EndNote Bibliography"/>
    <w:basedOn w:val="Normal"/>
    <w:link w:val="EndNoteBibliographyChar"/>
    <w:rsid w:val="00592A70"/>
  </w:style>
  <w:style w:type="character" w:customStyle="1" w:styleId="EndNoteBibliographyChar">
    <w:name w:val="EndNote Bibliography Char"/>
    <w:basedOn w:val="DefaultParagraphFont"/>
    <w:link w:val="EndNoteBibliography"/>
    <w:rsid w:val="00592A70"/>
  </w:style>
  <w:style w:type="paragraph" w:styleId="Footer">
    <w:name w:val="footer"/>
    <w:basedOn w:val="Normal"/>
    <w:link w:val="FooterChar"/>
    <w:uiPriority w:val="99"/>
    <w:unhideWhenUsed/>
    <w:rsid w:val="00415F65"/>
    <w:pPr>
      <w:tabs>
        <w:tab w:val="center" w:pos="4513"/>
        <w:tab w:val="right" w:pos="9026"/>
      </w:tabs>
    </w:pPr>
  </w:style>
  <w:style w:type="character" w:customStyle="1" w:styleId="FooterChar">
    <w:name w:val="Footer Char"/>
    <w:basedOn w:val="DefaultParagraphFont"/>
    <w:link w:val="Footer"/>
    <w:uiPriority w:val="99"/>
    <w:rsid w:val="00415F65"/>
  </w:style>
  <w:style w:type="character" w:styleId="LineNumber">
    <w:name w:val="line number"/>
    <w:basedOn w:val="DefaultParagraphFont"/>
    <w:uiPriority w:val="99"/>
    <w:semiHidden/>
    <w:unhideWhenUsed/>
    <w:rsid w:val="00415F65"/>
  </w:style>
  <w:style w:type="character" w:styleId="UnresolvedMention">
    <w:name w:val="Unresolved Mention"/>
    <w:basedOn w:val="DefaultParagraphFont"/>
    <w:uiPriority w:val="99"/>
    <w:semiHidden/>
    <w:unhideWhenUsed/>
    <w:rsid w:val="00880A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318659">
      <w:bodyDiv w:val="1"/>
      <w:marLeft w:val="0"/>
      <w:marRight w:val="0"/>
      <w:marTop w:val="0"/>
      <w:marBottom w:val="0"/>
      <w:divBdr>
        <w:top w:val="none" w:sz="0" w:space="0" w:color="auto"/>
        <w:left w:val="none" w:sz="0" w:space="0" w:color="auto"/>
        <w:bottom w:val="none" w:sz="0" w:space="0" w:color="auto"/>
        <w:right w:val="none" w:sz="0" w:space="0" w:color="auto"/>
      </w:divBdr>
      <w:divsChild>
        <w:div w:id="1199245813">
          <w:marLeft w:val="547"/>
          <w:marRight w:val="0"/>
          <w:marTop w:val="0"/>
          <w:marBottom w:val="0"/>
          <w:divBdr>
            <w:top w:val="none" w:sz="0" w:space="0" w:color="auto"/>
            <w:left w:val="none" w:sz="0" w:space="0" w:color="auto"/>
            <w:bottom w:val="none" w:sz="0" w:space="0" w:color="auto"/>
            <w:right w:val="none" w:sz="0" w:space="0" w:color="auto"/>
          </w:divBdr>
        </w:div>
      </w:divsChild>
    </w:div>
    <w:div w:id="195781513">
      <w:bodyDiv w:val="1"/>
      <w:marLeft w:val="0"/>
      <w:marRight w:val="0"/>
      <w:marTop w:val="0"/>
      <w:marBottom w:val="0"/>
      <w:divBdr>
        <w:top w:val="none" w:sz="0" w:space="0" w:color="auto"/>
        <w:left w:val="none" w:sz="0" w:space="0" w:color="auto"/>
        <w:bottom w:val="none" w:sz="0" w:space="0" w:color="auto"/>
        <w:right w:val="none" w:sz="0" w:space="0" w:color="auto"/>
      </w:divBdr>
    </w:div>
    <w:div w:id="299264285">
      <w:bodyDiv w:val="1"/>
      <w:marLeft w:val="0"/>
      <w:marRight w:val="0"/>
      <w:marTop w:val="0"/>
      <w:marBottom w:val="0"/>
      <w:divBdr>
        <w:top w:val="none" w:sz="0" w:space="0" w:color="auto"/>
        <w:left w:val="none" w:sz="0" w:space="0" w:color="auto"/>
        <w:bottom w:val="none" w:sz="0" w:space="0" w:color="auto"/>
        <w:right w:val="none" w:sz="0" w:space="0" w:color="auto"/>
      </w:divBdr>
    </w:div>
    <w:div w:id="582646815">
      <w:bodyDiv w:val="1"/>
      <w:marLeft w:val="0"/>
      <w:marRight w:val="0"/>
      <w:marTop w:val="0"/>
      <w:marBottom w:val="0"/>
      <w:divBdr>
        <w:top w:val="none" w:sz="0" w:space="0" w:color="auto"/>
        <w:left w:val="none" w:sz="0" w:space="0" w:color="auto"/>
        <w:bottom w:val="none" w:sz="0" w:space="0" w:color="auto"/>
        <w:right w:val="none" w:sz="0" w:space="0" w:color="auto"/>
      </w:divBdr>
    </w:div>
    <w:div w:id="987515300">
      <w:bodyDiv w:val="1"/>
      <w:marLeft w:val="0"/>
      <w:marRight w:val="0"/>
      <w:marTop w:val="0"/>
      <w:marBottom w:val="0"/>
      <w:divBdr>
        <w:top w:val="none" w:sz="0" w:space="0" w:color="auto"/>
        <w:left w:val="none" w:sz="0" w:space="0" w:color="auto"/>
        <w:bottom w:val="none" w:sz="0" w:space="0" w:color="auto"/>
        <w:right w:val="none" w:sz="0" w:space="0" w:color="auto"/>
      </w:divBdr>
    </w:div>
    <w:div w:id="1435323799">
      <w:bodyDiv w:val="1"/>
      <w:marLeft w:val="0"/>
      <w:marRight w:val="0"/>
      <w:marTop w:val="0"/>
      <w:marBottom w:val="0"/>
      <w:divBdr>
        <w:top w:val="none" w:sz="0" w:space="0" w:color="auto"/>
        <w:left w:val="none" w:sz="0" w:space="0" w:color="auto"/>
        <w:bottom w:val="none" w:sz="0" w:space="0" w:color="auto"/>
        <w:right w:val="none" w:sz="0" w:space="0" w:color="auto"/>
      </w:divBdr>
      <w:divsChild>
        <w:div w:id="759988175">
          <w:marLeft w:val="0"/>
          <w:marRight w:val="0"/>
          <w:marTop w:val="0"/>
          <w:marBottom w:val="0"/>
          <w:divBdr>
            <w:top w:val="none" w:sz="0" w:space="0" w:color="auto"/>
            <w:left w:val="none" w:sz="0" w:space="0" w:color="auto"/>
            <w:bottom w:val="none" w:sz="0" w:space="0" w:color="auto"/>
            <w:right w:val="none" w:sz="0" w:space="0" w:color="auto"/>
          </w:divBdr>
          <w:divsChild>
            <w:div w:id="1123185049">
              <w:marLeft w:val="0"/>
              <w:marRight w:val="0"/>
              <w:marTop w:val="0"/>
              <w:marBottom w:val="0"/>
              <w:divBdr>
                <w:top w:val="none" w:sz="0" w:space="0" w:color="auto"/>
                <w:left w:val="none" w:sz="0" w:space="0" w:color="auto"/>
                <w:bottom w:val="none" w:sz="0" w:space="0" w:color="auto"/>
                <w:right w:val="none" w:sz="0" w:space="0" w:color="auto"/>
              </w:divBdr>
              <w:divsChild>
                <w:div w:id="176653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2575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lai@mgh.harvard.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lai@mgh.harvard.edu*"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9235</Words>
  <Characters>52641</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13T07:06:00Z</dcterms:created>
  <dcterms:modified xsi:type="dcterms:W3CDTF">2021-07-14T06:58:00Z</dcterms:modified>
</cp:coreProperties>
</file>